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47821" w:rsidRDefault="00047821" w:rsidP="00C81A35">
      <w:pPr>
        <w:pStyle w:val="Heading1"/>
        <w:spacing w:line="480" w:lineRule="auto"/>
      </w:pPr>
      <w:r>
        <w:t>Abstract</w:t>
      </w:r>
    </w:p>
    <w:p w:rsidR="0055628C" w:rsidRDefault="0055628C" w:rsidP="00C81A35">
      <w:pPr>
        <w:spacing w:line="480" w:lineRule="auto"/>
      </w:pPr>
      <w:r>
        <w:rPr>
          <w:rStyle w:val="Heading2Char"/>
        </w:rPr>
        <w:t>Background</w:t>
      </w:r>
      <w:r w:rsidRPr="00B74806">
        <w:rPr>
          <w:rStyle w:val="Heading2Char"/>
          <w:b w:val="0"/>
        </w:rPr>
        <w:t xml:space="preserve"> </w:t>
      </w:r>
      <w:r w:rsidR="00B74806">
        <w:rPr>
          <w:bCs/>
        </w:rPr>
        <w:t xml:space="preserve">Some clinical parameters which need to be incorporated in health economic models are known to be monotonically related, so that for two parameters no estimate of one of the parameters should be greater than the corresponding estimate of the other parameter. Given that PSA represents uncertainty in each parameter, independent sampling of each parameter could produce violations of the monotonicity assumption. Other methods, such as using the same random number seed for both parameters, are often used to represent this. </w:t>
      </w:r>
      <w:r w:rsidR="00355F07">
        <w:rPr>
          <w:bCs/>
        </w:rPr>
        <w:t>A systematic comparison of methods for doing this has not, to our knowledge, previously been conducted.</w:t>
      </w:r>
    </w:p>
    <w:p w:rsidR="0055628C" w:rsidRDefault="0055628C" w:rsidP="00C81A35">
      <w:pPr>
        <w:spacing w:line="480" w:lineRule="auto"/>
      </w:pPr>
      <w:r>
        <w:rPr>
          <w:rStyle w:val="Heading2Char"/>
        </w:rPr>
        <w:t>Objective</w:t>
      </w:r>
      <w:r>
        <w:t xml:space="preserve"> </w:t>
      </w:r>
      <w:r w:rsidR="00B74806">
        <w:t xml:space="preserve">To compare the appropriateness of ten methods which are or could be used in PSA for handling monotonically related </w:t>
      </w:r>
      <w:proofErr w:type="gramStart"/>
      <w:r w:rsidR="00B74806">
        <w:t>parameters.</w:t>
      </w:r>
      <w:proofErr w:type="gramEnd"/>
      <w:r w:rsidR="00B74806">
        <w:t xml:space="preserve"> </w:t>
      </w:r>
    </w:p>
    <w:p w:rsidR="00501F16" w:rsidRDefault="0055628C" w:rsidP="00C81A35">
      <w:pPr>
        <w:spacing w:line="480" w:lineRule="auto"/>
      </w:pPr>
      <w:r>
        <w:rPr>
          <w:rStyle w:val="Heading2Char"/>
        </w:rPr>
        <w:t>Methods</w:t>
      </w:r>
      <w:r>
        <w:t xml:space="preserve"> </w:t>
      </w:r>
      <w:r w:rsidR="00B74806">
        <w:t>Basic summary statistics are produced for two parameters known to be monotonically related</w:t>
      </w:r>
      <w:r w:rsidR="00501F16">
        <w:t>. The ten methods compared use only these summary statistics. The summary statistics are based on hypothetical individual patient data (IPD). The joint uncertainty about the mean values of two parameters produced by each of the methods is compared with estimates of joint uncertainty derived directly from the IPD using a bootstrapping procedure. The similarity between the joint uncertainty based on the IPD, and those of the methods</w:t>
      </w:r>
      <w:r w:rsidR="002C4675">
        <w:t xml:space="preserve">, is assessed. For those methods which produced appropriate joint estimates, a supplementary analysis representing a more typical situation encountered by modellers is performed.  </w:t>
      </w:r>
    </w:p>
    <w:p w:rsidR="0055628C" w:rsidRDefault="0055628C" w:rsidP="00C81A35">
      <w:pPr>
        <w:spacing w:line="480" w:lineRule="auto"/>
      </w:pPr>
      <w:r w:rsidRPr="0055628C">
        <w:rPr>
          <w:rStyle w:val="Heading2Char"/>
        </w:rPr>
        <w:t>Results</w:t>
      </w:r>
      <w:r>
        <w:t xml:space="preserve"> </w:t>
      </w:r>
      <w:r w:rsidR="002C4675">
        <w:t>Main analysis: three of the ten methods were found to produce joint estimates of the parameters which did</w:t>
      </w:r>
      <w:r w:rsidR="00B50085">
        <w:t xml:space="preserve"> violate the monotonicity assumption, and did</w:t>
      </w:r>
      <w:r w:rsidR="002C4675">
        <w:t xml:space="preserve"> not introduce any noticeable discontinuities and biases into the joint parameter estimate. This included two types of covariance-based method, and a ‘difference method’ where one of the parameters is modelled using a two-stage process. The covariance-based methods cannot be guaranteed to violate the monotonicity </w:t>
      </w:r>
      <w:r w:rsidR="002C4675">
        <w:lastRenderedPageBreak/>
        <w:t xml:space="preserve">assumption, and in the supplementary analysis this is demonstrated. </w:t>
      </w:r>
      <w:r w:rsidR="00F7190D">
        <w:t xml:space="preserve">Main analysis suggested that two types of method might be appropriate. Some methods introduce biases, as well as discontinuities in the data. Supplementary analysis illustrated that they can be applied to a more typical modeller situation. However one of the types of method can produce violation of monotonicity and so fail. </w:t>
      </w:r>
    </w:p>
    <w:p w:rsidR="0055628C" w:rsidRDefault="0055628C" w:rsidP="00C81A35">
      <w:pPr>
        <w:spacing w:line="480" w:lineRule="auto"/>
      </w:pPr>
      <w:r w:rsidRPr="0055628C">
        <w:rPr>
          <w:rStyle w:val="Heading2Char"/>
        </w:rPr>
        <w:t>Limitati</w:t>
      </w:r>
      <w:r>
        <w:rPr>
          <w:rStyle w:val="Heading2Char"/>
        </w:rPr>
        <w:t>ons</w:t>
      </w:r>
      <w:r w:rsidR="00F446BF">
        <w:t xml:space="preserve"> Only two hypothetical datasets were used to assess the results, so some of the methods considered may be appropriate for other methods. </w:t>
      </w:r>
    </w:p>
    <w:p w:rsidR="0055628C" w:rsidRDefault="0055628C" w:rsidP="00C81A35">
      <w:pPr>
        <w:spacing w:line="480" w:lineRule="auto"/>
      </w:pPr>
      <w:r w:rsidRPr="0055628C">
        <w:rPr>
          <w:rStyle w:val="Heading2Char"/>
        </w:rPr>
        <w:t>Conclusions</w:t>
      </w:r>
      <w:r w:rsidR="002C4675">
        <w:rPr>
          <w:rStyle w:val="Heading2Char"/>
        </w:rPr>
        <w:t xml:space="preserve"> </w:t>
      </w:r>
      <w:r w:rsidR="002C4675">
        <w:t xml:space="preserve">The ‘difference method’ </w:t>
      </w:r>
      <w:r w:rsidR="00F446BF">
        <w:t xml:space="preserve">cannot produce estimates which violate the normality assumption, and also does not appear to introduce the discontinuities and biases observed when many of the other methods are used. It is also consistent </w:t>
      </w:r>
      <w:r w:rsidR="00424EBC">
        <w:t xml:space="preserve">in the results it produces </w:t>
      </w:r>
      <w:r w:rsidR="00F446BF">
        <w:t xml:space="preserve">and easy to use. An Excel </w:t>
      </w:r>
      <w:proofErr w:type="spellStart"/>
      <w:r w:rsidR="00F446BF">
        <w:t>spreadsheet</w:t>
      </w:r>
      <w:proofErr w:type="spellEnd"/>
      <w:r w:rsidR="00F446BF">
        <w:t xml:space="preserve"> has been developed to facilitate its use in health economic modelling, and </w:t>
      </w:r>
      <w:r w:rsidR="00424EBC">
        <w:t xml:space="preserve">is included along with this </w:t>
      </w:r>
      <w:r w:rsidR="00EF6A5A">
        <w:t xml:space="preserve">manuscript. </w:t>
      </w:r>
    </w:p>
    <w:p w:rsidR="00C81A35" w:rsidRDefault="00C81A35">
      <w:pPr>
        <w:rPr>
          <w:rStyle w:val="Heading1Char"/>
        </w:rPr>
      </w:pPr>
      <w:r>
        <w:rPr>
          <w:rStyle w:val="Heading1Char"/>
        </w:rPr>
        <w:br w:type="page"/>
      </w:r>
    </w:p>
    <w:p w:rsidR="0055628C" w:rsidRDefault="0055628C" w:rsidP="0055628C">
      <w:r w:rsidRPr="0055628C">
        <w:rPr>
          <w:rStyle w:val="Heading1Char"/>
        </w:rPr>
        <w:lastRenderedPageBreak/>
        <w:t>Key words</w:t>
      </w:r>
      <w:r>
        <w:t xml:space="preserve">: </w:t>
      </w:r>
    </w:p>
    <w:p w:rsidR="0055628C" w:rsidRDefault="0055628C" w:rsidP="0055628C"/>
    <w:p w:rsidR="00EF6A5A" w:rsidRDefault="00EF6A5A" w:rsidP="0055628C">
      <w:r>
        <w:t>Health economics</w:t>
      </w:r>
    </w:p>
    <w:p w:rsidR="00EF6A5A" w:rsidRDefault="00EF6A5A" w:rsidP="0055628C">
      <w:r>
        <w:t>Decision analytic models</w:t>
      </w:r>
    </w:p>
    <w:p w:rsidR="00EF6A5A" w:rsidRDefault="00EF6A5A" w:rsidP="0055628C">
      <w:r>
        <w:t>Parameter uncertainty</w:t>
      </w:r>
    </w:p>
    <w:p w:rsidR="00EF6A5A" w:rsidRDefault="00EF6A5A" w:rsidP="0055628C">
      <w:r>
        <w:t>Monotonicity</w:t>
      </w:r>
    </w:p>
    <w:p w:rsidR="00EF6A5A" w:rsidRDefault="00EF6A5A" w:rsidP="0055628C"/>
    <w:p w:rsidR="00EF6A5A" w:rsidRDefault="00EF6A5A" w:rsidP="0055628C">
      <w:pPr>
        <w:sectPr w:rsidR="00EF6A5A" w:rsidSect="00047821">
          <w:footerReference w:type="default" r:id="rId9"/>
          <w:type w:val="continuous"/>
          <w:pgSz w:w="11906" w:h="16838"/>
          <w:pgMar w:top="1440" w:right="1440" w:bottom="1440" w:left="1440" w:header="708" w:footer="708" w:gutter="0"/>
          <w:lnNumType w:countBy="1"/>
          <w:cols w:space="708"/>
          <w:docGrid w:linePitch="360"/>
        </w:sectPr>
      </w:pPr>
    </w:p>
    <w:p w:rsidR="009B762A" w:rsidRDefault="00430AB7" w:rsidP="00047821">
      <w:pPr>
        <w:pStyle w:val="Heading1"/>
      </w:pPr>
      <w:r w:rsidRPr="00047821">
        <w:lastRenderedPageBreak/>
        <w:t>Introduction</w:t>
      </w:r>
    </w:p>
    <w:p w:rsidR="00261C32" w:rsidRDefault="00FB6527" w:rsidP="00D210AA">
      <w:pPr>
        <w:pStyle w:val="Heading2"/>
      </w:pPr>
      <w:r w:rsidRPr="00047821">
        <w:t>Background</w:t>
      </w:r>
    </w:p>
    <w:p w:rsidR="00047821" w:rsidRDefault="00047821" w:rsidP="00047821">
      <w:pPr>
        <w:spacing w:line="480" w:lineRule="auto"/>
      </w:pPr>
      <w:r>
        <w:t>The use of probabilistic sensitivity analysis (PSA) in cost-effectiveness models is strongly encouraged and widely used.</w:t>
      </w:r>
      <w:r w:rsidR="00261C32">
        <w:t xml:space="preserve"> </w:t>
      </w:r>
      <w:r w:rsidR="009E2AE4">
        <w:fldChar w:fldCharType="begin" w:fldLock="1"/>
      </w:r>
      <w:r w:rsidR="0038052F">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dropping-particle" : "", "family" : "Claxton", "given" : "Karl", "non-dropping-particle" : "", "parse-names" : false, "suffix" : "" }, { "dropping-particle" : "", "family" : "Sculpher", "given" : "Mark", "non-dropping-particle" : "", "parse-names" : false, "suffix" : "" }, { "dropping-particle" : "", "family" : "McCabe", "given" : "Chris", "non-dropping-particle" : "", "parse-names" : false, "suffix" : "" }, { "dropping-particle" : "", "family" : "Briggs", "given" : "Andrew", "non-dropping-particle" : "", "parse-names" : false, "suffix" : "" }, { "dropping-particle" : "", "family" : "Akehurst", "given" : "Ron", "non-dropping-particle" : "", "parse-names" : false, "suffix" : "" }, { "dropping-particle" : "", "family" : "Buxton", "given" : "Martin", "non-dropping-particle" : "", "parse-names" : false, "suffix" : "" }, { "dropping-particle" : "", "family" : "Brazier", "given" : "John", "non-dropping-particle" : "", "parse-names" : false, "suffix" : "" }, { "dropping-particle" : "", "family" : "O'Hagan", "given" : "Tony", "non-dropping-particle" : "", "parse-names" : false, "suffix" : ""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1,2)" }, "properties" : { "noteIndex" : 0 }, "schema" : "https://github.com/citation-style-language/schema/raw/master/csl-citation.json" }</w:instrText>
      </w:r>
      <w:r w:rsidR="009E2AE4">
        <w:fldChar w:fldCharType="separate"/>
      </w:r>
      <w:r w:rsidR="000E7974" w:rsidRPr="000E7974">
        <w:rPr>
          <w:noProof/>
        </w:rPr>
        <w:t>(1,2)</w:t>
      </w:r>
      <w:r w:rsidR="009E2AE4">
        <w:fldChar w:fldCharType="end"/>
      </w:r>
      <w:r w:rsidR="00261C32">
        <w:t xml:space="preserve"> </w:t>
      </w:r>
      <w:r>
        <w:t xml:space="preserve">Where two or more parameters are known to be related in some way, this relationship needs to be reflected in the PSA estimates of these parameters. </w:t>
      </w:r>
      <w:r w:rsidR="00573178">
        <w:t>This paper discusses methods for handling one such type of relationship, namely parameters that are known or suspected to be monotonically related.</w:t>
      </w:r>
    </w:p>
    <w:p w:rsidR="00025316" w:rsidRDefault="00573178" w:rsidP="00025316">
      <w:pPr>
        <w:spacing w:line="480" w:lineRule="auto"/>
      </w:pPr>
      <w:r>
        <w:t xml:space="preserve">When two parameters X and Y are assumed to be monotonically related, the assumption is made that, though there is uncertainty about the true value of both X and Y individually, there is nevertheless a strong belief that the order of the two parameters is consistent, and that all estimates of X should be less than corresponding estimates of Y or vice-versa. </w:t>
      </w:r>
      <w:r w:rsidR="00587A6D">
        <w:t xml:space="preserve"> A common example of this </w:t>
      </w:r>
      <w:r>
        <w:t xml:space="preserve">in health economics is when modelling a disease which has a less severe state and a more severe state. </w:t>
      </w:r>
      <w:r w:rsidR="0031366F">
        <w:t xml:space="preserve">Assuming </w:t>
      </w:r>
      <w:r w:rsidR="0071048C">
        <w:t xml:space="preserve">no comorbidities, and that </w:t>
      </w:r>
      <w:r w:rsidR="0031366F">
        <w:t xml:space="preserve">both states were symptomatic, </w:t>
      </w:r>
      <w:r>
        <w:t>there are clinical reasons for having a strong belief that health related quality of life (</w:t>
      </w:r>
      <w:proofErr w:type="spellStart"/>
      <w:r>
        <w:t>HRQoL</w:t>
      </w:r>
      <w:proofErr w:type="spellEnd"/>
      <w:r>
        <w:t>) in the more severe state will be lower than in the less severe state</w:t>
      </w:r>
      <w:r w:rsidR="00FB6527">
        <w:t xml:space="preserve">. </w:t>
      </w:r>
      <w:r>
        <w:t xml:space="preserve">This paper </w:t>
      </w:r>
      <w:r w:rsidR="00FB6527">
        <w:t>compare</w:t>
      </w:r>
      <w:r>
        <w:t>s ten different methods for estimating PSA parameters where the monotonicity assumption applies for two parameters.</w:t>
      </w:r>
      <w:r w:rsidR="00025316">
        <w:t xml:space="preserve"> The inspiration for this paper was that we have observed authors of economic evaluations using naive and resampling approaches, which we show are inadequate for handing monotonicity in this context. </w:t>
      </w:r>
    </w:p>
    <w:p w:rsidR="00573178" w:rsidRDefault="00573178" w:rsidP="00D210AA">
      <w:pPr>
        <w:pStyle w:val="Heading2"/>
      </w:pPr>
      <w:r>
        <w:t>Classes of method</w:t>
      </w:r>
    </w:p>
    <w:p w:rsidR="0090309D" w:rsidRDefault="0090309D" w:rsidP="00047821">
      <w:pPr>
        <w:spacing w:line="480" w:lineRule="auto"/>
      </w:pPr>
      <w:r>
        <w:t xml:space="preserve">These ten methods fit broadly into one of four </w:t>
      </w:r>
      <w:r w:rsidR="006A5E2C">
        <w:t>classes of method</w:t>
      </w:r>
      <w:r>
        <w:t>:</w:t>
      </w:r>
    </w:p>
    <w:p w:rsidR="0090309D" w:rsidRDefault="0090309D" w:rsidP="00047821">
      <w:pPr>
        <w:pStyle w:val="ListParagraph"/>
        <w:numPr>
          <w:ilvl w:val="0"/>
          <w:numId w:val="6"/>
        </w:numPr>
        <w:spacing w:line="480" w:lineRule="auto"/>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047821">
      <w:pPr>
        <w:pStyle w:val="ListParagraph"/>
        <w:numPr>
          <w:ilvl w:val="0"/>
          <w:numId w:val="6"/>
        </w:numPr>
        <w:spacing w:line="480" w:lineRule="auto"/>
      </w:pPr>
      <w:r w:rsidRPr="001021E8">
        <w:rPr>
          <w:b/>
        </w:rPr>
        <w:lastRenderedPageBreak/>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rsidR="00AB0860">
        <w:t xml:space="preserve"> to six</w:t>
      </w:r>
      <w:r>
        <w:t xml:space="preserve">), where draws from independent </w:t>
      </w:r>
      <w:r w:rsidR="001021E8">
        <w:t xml:space="preserve">distributions are either selectively resampled or replaced with </w:t>
      </w:r>
      <w:r w:rsidR="0031366F">
        <w:t>a value which ensures monotonicity</w:t>
      </w:r>
      <w:r w:rsidR="001021E8">
        <w:t>;</w:t>
      </w:r>
    </w:p>
    <w:p w:rsidR="001021E8" w:rsidRDefault="001021E8" w:rsidP="00047821">
      <w:pPr>
        <w:pStyle w:val="ListParagraph"/>
        <w:numPr>
          <w:ilvl w:val="0"/>
          <w:numId w:val="6"/>
        </w:numPr>
        <w:spacing w:line="480" w:lineRule="auto"/>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047821">
      <w:pPr>
        <w:pStyle w:val="ListParagraph"/>
        <w:numPr>
          <w:ilvl w:val="0"/>
          <w:numId w:val="6"/>
        </w:numPr>
        <w:spacing w:line="480" w:lineRule="auto"/>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345DD5" w:rsidRDefault="00573178" w:rsidP="00047821">
      <w:pPr>
        <w:spacing w:line="480" w:lineRule="auto"/>
      </w:pPr>
      <w:r>
        <w:t>Each method has access to the same basic summary statistics about the two parameters. These are the sample means and standard errors of each parameter individually. Although some methods involve assuming a correlation between</w:t>
      </w:r>
      <w:r w:rsidR="00345DD5">
        <w:t xml:space="preserve"> variables, the true correlation between parameters is not used </w:t>
      </w:r>
      <w:r w:rsidR="00175781">
        <w:t>by</w:t>
      </w:r>
      <w:r w:rsidR="00345DD5">
        <w:t xml:space="preserve"> any method, because it is not something that is commonly reported. The summary statistics reported are based on a dataset of hypothetical individual patient data (IPD). This IPD reports the </w:t>
      </w:r>
      <w:proofErr w:type="spellStart"/>
      <w:r w:rsidR="00CF5DBC">
        <w:t>HRQoL</w:t>
      </w:r>
      <w:proofErr w:type="spellEnd"/>
      <w:r w:rsidR="00CF5DBC">
        <w:t xml:space="preserve"> for thirty patients with a hypothetical disease</w:t>
      </w:r>
      <w:r w:rsidR="00345DD5">
        <w:t xml:space="preserve"> which has two discrete states: moderate (U1), and severe (U2). It is assumed that there are no missing observations, i.e. that for each patient </w:t>
      </w:r>
      <w:proofErr w:type="gramStart"/>
      <w:r w:rsidR="00345DD5">
        <w:t>an</w:t>
      </w:r>
      <w:proofErr w:type="gramEnd"/>
      <w:r w:rsidR="00345DD5">
        <w:t xml:space="preserve"> </w:t>
      </w:r>
      <w:proofErr w:type="spellStart"/>
      <w:r w:rsidR="00345DD5">
        <w:t>HRQoL</w:t>
      </w:r>
      <w:proofErr w:type="spellEnd"/>
      <w:r w:rsidR="00345DD5">
        <w:t xml:space="preserve"> rating is reported when they were in the moderate state, and also when they were in the severe state. </w:t>
      </w:r>
    </w:p>
    <w:p w:rsidR="009041DA" w:rsidRDefault="00345DD5" w:rsidP="00047821">
      <w:pPr>
        <w:spacing w:line="480" w:lineRule="auto"/>
      </w:pPr>
      <w:r>
        <w:t>Because of the above assumptions, the ‘true’ joint uncertainty of the mean values of U1 and U2 can be determined using a bootstrapping procedure, in which the pairs of observations from each of the patients in the original dataset are repeat</w:t>
      </w:r>
      <w:r w:rsidR="00025316">
        <w:t xml:space="preserve">edly resampled with replacement, and the joint mean scores of U1 and U2 recorded. Doing this 1,000 times produces a gold standard set of PSA </w:t>
      </w:r>
      <w:r w:rsidR="0055628C">
        <w:t xml:space="preserve">results </w:t>
      </w:r>
      <w:r w:rsidR="00025316">
        <w:t xml:space="preserve">against which the PSA produced by each of the methods can be compared. In general, the more similar the PSA produced by one of the methods is to that produced by the bootstrapping </w:t>
      </w:r>
      <w:r w:rsidR="00025316">
        <w:lastRenderedPageBreak/>
        <w:t>procedure, the more appropriate it should be considered to be for handling this form of monotonicity.</w:t>
      </w:r>
      <w:r w:rsidR="009041DA">
        <w:t xml:space="preserve"> </w:t>
      </w:r>
    </w:p>
    <w:p w:rsidR="0064679C" w:rsidRPr="0064679C" w:rsidRDefault="004E5985" w:rsidP="00047821">
      <w:pPr>
        <w:pStyle w:val="Heading1"/>
      </w:pPr>
      <w:r>
        <w:t>Method</w:t>
      </w:r>
    </w:p>
    <w:p w:rsidR="00430AB7" w:rsidRDefault="004E5985" w:rsidP="00D210AA">
      <w:pPr>
        <w:pStyle w:val="Heading2"/>
      </w:pPr>
      <w:r>
        <w:t>Simulated Data</w:t>
      </w:r>
      <w:r w:rsidR="00F7190D">
        <w:t xml:space="preserve"> for main analysis</w:t>
      </w:r>
    </w:p>
    <w:p w:rsidR="006C78E2" w:rsidRDefault="00DD41F7" w:rsidP="00047821">
      <w:pPr>
        <w:spacing w:line="480" w:lineRule="auto"/>
      </w:pPr>
      <w:r>
        <w:t xml:space="preserve">The individual patient data </w:t>
      </w:r>
      <w:r w:rsidR="009143A3">
        <w:t xml:space="preserve">(IPD) </w:t>
      </w:r>
      <w:r>
        <w:t xml:space="preserve">are </w:t>
      </w:r>
      <w:r w:rsidR="0071048C">
        <w:t xml:space="preserve">provided </w:t>
      </w:r>
      <w:r w:rsidR="006C78E2">
        <w:t xml:space="preserve">in the appendix </w:t>
      </w:r>
      <w:r>
        <w:t xml:space="preserve">in </w:t>
      </w:r>
      <w:r w:rsidR="009E2AE4">
        <w:fldChar w:fldCharType="begin"/>
      </w:r>
      <w:r>
        <w:instrText xml:space="preserve"> REF _Ref338767681 \h </w:instrText>
      </w:r>
      <w:r w:rsidR="00047821">
        <w:instrText xml:space="preserve"> \* MERGEFORMAT </w:instrText>
      </w:r>
      <w:r w:rsidR="009E2AE4">
        <w:fldChar w:fldCharType="separate"/>
      </w:r>
      <w:r>
        <w:t xml:space="preserve">Table </w:t>
      </w:r>
      <w:r>
        <w:rPr>
          <w:noProof/>
        </w:rPr>
        <w:t>1</w:t>
      </w:r>
      <w:r w:rsidR="009E2AE4">
        <w:fldChar w:fldCharType="end"/>
      </w:r>
      <w:r>
        <w:t xml:space="preserve">, and the corresponding scatter plot for these data </w:t>
      </w:r>
      <w:r w:rsidR="0071048C">
        <w:t xml:space="preserve">is </w:t>
      </w:r>
      <w:r>
        <w:t xml:space="preserve">shown in </w:t>
      </w:r>
      <w:r w:rsidR="009E2AE4">
        <w:fldChar w:fldCharType="begin"/>
      </w:r>
      <w:r w:rsidR="003B2A39">
        <w:instrText xml:space="preserve"> REF _Ref323290699 \h </w:instrText>
      </w:r>
      <w:r w:rsidR="00047821">
        <w:instrText xml:space="preserve"> \* MERGEFORMAT </w:instrText>
      </w:r>
      <w:r w:rsidR="009E2AE4">
        <w:fldChar w:fldCharType="separate"/>
      </w:r>
      <w:r w:rsidR="003B2A39">
        <w:t xml:space="preserve">Figure </w:t>
      </w:r>
      <w:r w:rsidR="003B2A39">
        <w:rPr>
          <w:noProof/>
        </w:rPr>
        <w:t>1</w:t>
      </w:r>
      <w:r w:rsidR="009E2AE4">
        <w:fldChar w:fldCharType="end"/>
      </w:r>
      <w:r w:rsidR="003B2A39">
        <w:t xml:space="preserve">. </w:t>
      </w:r>
      <w:r w:rsidR="0071048C">
        <w:t>Note that monotonicity applies in all cases as all points are below the diagonal line</w:t>
      </w:r>
      <w:r w:rsidR="00F7190D">
        <w:t>.</w:t>
      </w:r>
    </w:p>
    <w:p w:rsidR="0028566C" w:rsidRDefault="00DA2697" w:rsidP="00047821">
      <w:pPr>
        <w:keepNext/>
        <w:spacing w:line="480" w:lineRule="auto"/>
      </w:pPr>
      <w:r>
        <w:rPr>
          <w:noProof/>
        </w:rPr>
        <w:drawing>
          <wp:inline distT="0" distB="0" distL="0" distR="0" wp14:anchorId="657776A4" wp14:editId="330F63FF">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4300174" cy="4293704"/>
                    </a:xfrm>
                    <a:prstGeom prst="rect">
                      <a:avLst/>
                    </a:prstGeom>
                  </pic:spPr>
                </pic:pic>
              </a:graphicData>
            </a:graphic>
          </wp:inline>
        </w:drawing>
      </w:r>
    </w:p>
    <w:p w:rsidR="0028566C" w:rsidRDefault="0028566C" w:rsidP="00047821">
      <w:pPr>
        <w:pStyle w:val="Caption"/>
        <w:spacing w:line="480" w:lineRule="auto"/>
      </w:pPr>
      <w:bookmarkStart w:id="0" w:name="_Ref323290699"/>
      <w:r>
        <w:t xml:space="preserve">Figure </w:t>
      </w:r>
      <w:fldSimple w:instr=" SEQ Figure \* ARABIC ">
        <w:r w:rsidR="00F2589E">
          <w:rPr>
            <w:noProof/>
          </w:rPr>
          <w:t>1</w:t>
        </w:r>
      </w:fldSimple>
      <w:bookmarkEnd w:id="0"/>
      <w:r>
        <w:t xml:space="preserve"> A plot of the simulated individual patient data</w:t>
      </w:r>
    </w:p>
    <w:p w:rsidR="006C78E2" w:rsidRDefault="006C78E2" w:rsidP="00D210AA">
      <w:pPr>
        <w:pStyle w:val="Heading2"/>
      </w:pPr>
      <w:r>
        <w:t>Bootstrapped estimates of means</w:t>
      </w:r>
    </w:p>
    <w:p w:rsidR="00DD41F7" w:rsidRDefault="00025316" w:rsidP="00047821">
      <w:pPr>
        <w:spacing w:line="480" w:lineRule="auto"/>
      </w:pPr>
      <w:r>
        <w:t xml:space="preserve">PSA usually aims to represent uncertainty about the mean value of a parameter, rather than the full distribution of that parameter. To do this with IPD, a bootstrapping procedure was </w:t>
      </w:r>
      <w:r w:rsidR="00022242">
        <w:t xml:space="preserve">used. </w:t>
      </w:r>
      <w:r w:rsidR="0071048C">
        <w:t>T</w:t>
      </w:r>
      <w:r w:rsidR="008C6FB9">
        <w:t xml:space="preserve">his </w:t>
      </w:r>
      <w:r w:rsidR="008C6FB9">
        <w:lastRenderedPageBreak/>
        <w:t xml:space="preserve">produced the data </w:t>
      </w:r>
      <w:r w:rsidR="00DD41F7">
        <w:t xml:space="preserve">shown in </w:t>
      </w:r>
      <w:r w:rsidR="009E2AE4">
        <w:fldChar w:fldCharType="begin"/>
      </w:r>
      <w:r w:rsidR="00DD41F7">
        <w:instrText xml:space="preserve"> REF _Ref338767895 \h </w:instrText>
      </w:r>
      <w:r w:rsidR="00047821">
        <w:instrText xml:space="preserve"> \* MERGEFORMAT </w:instrText>
      </w:r>
      <w:r w:rsidR="009E2AE4">
        <w:fldChar w:fldCharType="separate"/>
      </w:r>
      <w:r w:rsidR="00DD41F7">
        <w:t xml:space="preserve">Figure </w:t>
      </w:r>
      <w:r w:rsidR="00DD41F7">
        <w:rPr>
          <w:noProof/>
        </w:rPr>
        <w:t>2</w:t>
      </w:r>
      <w:r w:rsidR="009E2AE4">
        <w:fldChar w:fldCharType="end"/>
      </w:r>
      <w:r w:rsidR="008C6FB9">
        <w:t>.</w:t>
      </w:r>
      <w:r w:rsidR="00573694">
        <w:t xml:space="preserve"> </w:t>
      </w:r>
      <w:r w:rsidR="00022242">
        <w:t>In this figure,</w:t>
      </w:r>
      <w:r w:rsidR="00197741">
        <w:t xml:space="preserve"> no estimate of U1 is less than t</w:t>
      </w:r>
      <w:r w:rsidR="00022242">
        <w:t>he corresponding estimate of U2.</w:t>
      </w:r>
      <w:r w:rsidR="00197741">
        <w:t xml:space="preserve"> </w:t>
      </w:r>
      <w:r w:rsidR="00022242">
        <w:t xml:space="preserve">Hence, </w:t>
      </w:r>
      <w:r w:rsidR="0031366F">
        <w:t xml:space="preserve">all values are below </w:t>
      </w:r>
      <w:r w:rsidR="00197741">
        <w:t xml:space="preserve">the diagonal line. </w:t>
      </w:r>
      <w:r w:rsidR="0071048C">
        <w:t>T</w:t>
      </w:r>
      <w:r w:rsidR="00197741">
        <w:t>he two</w:t>
      </w:r>
      <w:r w:rsidR="0028566C">
        <w:t xml:space="preserve"> means are strongly</w:t>
      </w:r>
      <w:r w:rsidR="008C20E7">
        <w:t xml:space="preserve"> but not perfectly</w:t>
      </w:r>
      <w:r w:rsidR="0028566C">
        <w:t xml:space="preserve"> correlated (r= 0.97)</w:t>
      </w:r>
      <w:r w:rsidR="00197741">
        <w:t>. Because of this, there is some variability in the differences between the two estimates, U1 – U2. This shows that simply adding E(U1) – E(U2), i.e. 0.60</w:t>
      </w:r>
      <w:r w:rsidR="00084D3F">
        <w:t>0</w:t>
      </w:r>
      <w:r w:rsidR="00197741">
        <w:t xml:space="preserve"> – 0.5</w:t>
      </w:r>
      <w:r w:rsidR="00084D3F">
        <w:t>42</w:t>
      </w:r>
      <w:r w:rsidR="00197741">
        <w:t xml:space="preserve"> = 0.05</w:t>
      </w:r>
      <w:r w:rsidR="00084D3F">
        <w:t>8</w:t>
      </w:r>
      <w:r w:rsidR="00197741">
        <w:t>, onto the PSA estimates of U2 to producing corresponding PSA estimates of U1 would not accurately represent the uncertainty in the differences between U1 and U2.</w:t>
      </w:r>
    </w:p>
    <w:p w:rsidR="00DD41F7" w:rsidRDefault="00707C32" w:rsidP="00047821">
      <w:pPr>
        <w:keepNext/>
        <w:spacing w:line="480" w:lineRule="auto"/>
      </w:pPr>
      <w:r>
        <w:rPr>
          <w:noProof/>
        </w:rPr>
        <w:drawing>
          <wp:inline distT="0" distB="0" distL="0" distR="0" wp14:anchorId="707BEF1F" wp14:editId="5D916F06">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4172762" cy="4166484"/>
                    </a:xfrm>
                    <a:prstGeom prst="rect">
                      <a:avLst/>
                    </a:prstGeom>
                  </pic:spPr>
                </pic:pic>
              </a:graphicData>
            </a:graphic>
          </wp:inline>
        </w:drawing>
      </w:r>
    </w:p>
    <w:p w:rsidR="00DD41F7" w:rsidRDefault="00DD41F7" w:rsidP="00047821">
      <w:pPr>
        <w:pStyle w:val="Caption"/>
        <w:spacing w:line="480" w:lineRule="auto"/>
      </w:pPr>
      <w:bookmarkStart w:id="1" w:name="_Ref338767895"/>
      <w:r>
        <w:t xml:space="preserve">Figure </w:t>
      </w:r>
      <w:r w:rsidR="009E2AE4">
        <w:fldChar w:fldCharType="begin"/>
      </w:r>
      <w:r>
        <w:instrText xml:space="preserve"> SEQ Figure \* ARABIC </w:instrText>
      </w:r>
      <w:r w:rsidR="009E2AE4">
        <w:fldChar w:fldCharType="separate"/>
      </w:r>
      <w:r w:rsidR="00F2589E">
        <w:rPr>
          <w:noProof/>
        </w:rPr>
        <w:t>2</w:t>
      </w:r>
      <w:r w:rsidR="009E2AE4">
        <w:fldChar w:fldCharType="end"/>
      </w:r>
      <w:bookmarkEnd w:id="1"/>
      <w:r>
        <w:t xml:space="preserve"> Scatterplot of 1000 PSA draws of the joint means of U1 and U2 produced by bootstrapping the IPD in table 1</w:t>
      </w:r>
    </w:p>
    <w:p w:rsidR="009143A3" w:rsidRDefault="009143A3" w:rsidP="00D210AA">
      <w:pPr>
        <w:pStyle w:val="Heading2"/>
      </w:pPr>
      <w:r>
        <w:t>Summary statistics</w:t>
      </w:r>
      <w:r w:rsidR="00F7190D">
        <w:t xml:space="preserve"> for main analysis</w:t>
      </w:r>
    </w:p>
    <w:p w:rsidR="003A0530" w:rsidRPr="003A0530" w:rsidRDefault="00022242" w:rsidP="00047821">
      <w:pPr>
        <w:spacing w:line="480" w:lineRule="auto"/>
      </w:pPr>
      <w:r>
        <w:t xml:space="preserve">Only </w:t>
      </w:r>
      <w:proofErr w:type="spellStart"/>
      <w:r>
        <w:t>univariate</w:t>
      </w:r>
      <w:proofErr w:type="spellEnd"/>
      <w:r>
        <w:t xml:space="preserve"> summary statistics are assumed to be available to the health economic modeller. This is the information presented in </w:t>
      </w:r>
      <w:r w:rsidR="009E2AE4">
        <w:fldChar w:fldCharType="begin"/>
      </w:r>
      <w:r w:rsidR="00DD41F7">
        <w:instrText xml:space="preserve"> REF _Ref323290936 \h </w:instrText>
      </w:r>
      <w:r w:rsidR="00047821">
        <w:instrText xml:space="preserve"> \* MERGEFORMAT </w:instrText>
      </w:r>
      <w:r w:rsidR="009E2AE4">
        <w:fldChar w:fldCharType="separate"/>
      </w:r>
      <w:r w:rsidR="00DD41F7">
        <w:t xml:space="preserve">Table </w:t>
      </w:r>
      <w:r w:rsidR="00DD41F7">
        <w:rPr>
          <w:noProof/>
        </w:rPr>
        <w:t>2</w:t>
      </w:r>
      <w:r w:rsidR="009E2AE4">
        <w:fldChar w:fldCharType="end"/>
      </w:r>
      <w:r w:rsidR="00DD41F7">
        <w:t xml:space="preserve">. </w:t>
      </w:r>
      <w:r>
        <w:t>In addition to this, the modeller has a strong belief that U1 should be less than U2, but otherwise no further information is available.</w:t>
      </w:r>
      <w:r w:rsidR="00DD41F7">
        <w:t xml:space="preserve">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047821">
            <w:pPr>
              <w:spacing w:line="480" w:lineRule="auto"/>
            </w:pPr>
          </w:p>
        </w:tc>
        <w:tc>
          <w:tcPr>
            <w:tcW w:w="1559" w:type="dxa"/>
          </w:tcPr>
          <w:p w:rsidR="00900EF8" w:rsidRPr="00900EF8" w:rsidRDefault="00900EF8" w:rsidP="00047821">
            <w:pPr>
              <w:spacing w:line="480" w:lineRule="auto"/>
              <w:rPr>
                <w:b/>
              </w:rPr>
            </w:pPr>
            <w:r w:rsidRPr="00900EF8">
              <w:rPr>
                <w:b/>
              </w:rPr>
              <w:t>U1</w:t>
            </w:r>
          </w:p>
        </w:tc>
        <w:tc>
          <w:tcPr>
            <w:tcW w:w="1559" w:type="dxa"/>
          </w:tcPr>
          <w:p w:rsidR="00900EF8" w:rsidRPr="00900EF8" w:rsidRDefault="00900EF8" w:rsidP="00047821">
            <w:pPr>
              <w:spacing w:line="480" w:lineRule="auto"/>
              <w:rPr>
                <w:b/>
              </w:rPr>
            </w:pPr>
            <w:r w:rsidRPr="00900EF8">
              <w:rPr>
                <w:b/>
              </w:rPr>
              <w:t>U2</w:t>
            </w:r>
          </w:p>
        </w:tc>
      </w:tr>
      <w:tr w:rsidR="00900EF8" w:rsidTr="00BE3F5D">
        <w:tc>
          <w:tcPr>
            <w:tcW w:w="2093" w:type="dxa"/>
          </w:tcPr>
          <w:p w:rsidR="00900EF8" w:rsidRDefault="00513D80" w:rsidP="00047821">
            <w:pPr>
              <w:spacing w:line="480" w:lineRule="auto"/>
            </w:pPr>
            <w:r>
              <w:t>Sample mean</w:t>
            </w:r>
          </w:p>
        </w:tc>
        <w:tc>
          <w:tcPr>
            <w:tcW w:w="1559" w:type="dxa"/>
          </w:tcPr>
          <w:p w:rsidR="00900EF8" w:rsidRDefault="00900EF8" w:rsidP="00047821">
            <w:pPr>
              <w:spacing w:line="480" w:lineRule="auto"/>
            </w:pPr>
            <w:r>
              <w:t>0.60</w:t>
            </w:r>
            <w:r w:rsidR="008C20E7">
              <w:t>0</w:t>
            </w:r>
          </w:p>
        </w:tc>
        <w:tc>
          <w:tcPr>
            <w:tcW w:w="1559" w:type="dxa"/>
          </w:tcPr>
          <w:p w:rsidR="00900EF8" w:rsidRDefault="00900EF8" w:rsidP="00047821">
            <w:pPr>
              <w:spacing w:line="480" w:lineRule="auto"/>
            </w:pPr>
            <w:r>
              <w:t>0</w:t>
            </w:r>
            <w:r w:rsidR="00707C32">
              <w:t>.542</w:t>
            </w:r>
          </w:p>
        </w:tc>
      </w:tr>
      <w:tr w:rsidR="00900EF8" w:rsidTr="00BE3F5D">
        <w:tc>
          <w:tcPr>
            <w:tcW w:w="2093" w:type="dxa"/>
          </w:tcPr>
          <w:p w:rsidR="00900EF8" w:rsidRDefault="00900EF8" w:rsidP="00047821">
            <w:pPr>
              <w:spacing w:line="480" w:lineRule="auto"/>
            </w:pPr>
            <w:r>
              <w:t>95% confidence interval of mean</w:t>
            </w:r>
          </w:p>
        </w:tc>
        <w:tc>
          <w:tcPr>
            <w:tcW w:w="1559" w:type="dxa"/>
          </w:tcPr>
          <w:p w:rsidR="00900EF8" w:rsidRDefault="00900EF8" w:rsidP="00047821">
            <w:pPr>
              <w:spacing w:line="480" w:lineRule="auto"/>
            </w:pPr>
            <w:r>
              <w:t>0.555 to 0.644</w:t>
            </w:r>
          </w:p>
        </w:tc>
        <w:tc>
          <w:tcPr>
            <w:tcW w:w="1559" w:type="dxa"/>
          </w:tcPr>
          <w:p w:rsidR="00900EF8" w:rsidRDefault="00900EF8" w:rsidP="00047821">
            <w:pPr>
              <w:keepNext/>
              <w:spacing w:line="480" w:lineRule="auto"/>
            </w:pPr>
            <w:r>
              <w:t>0.</w:t>
            </w:r>
            <w:r w:rsidR="00707C32">
              <w:t>494</w:t>
            </w:r>
            <w:r>
              <w:t xml:space="preserve"> to 0.59</w:t>
            </w:r>
            <w:r w:rsidR="00707C32">
              <w:t>0</w:t>
            </w:r>
          </w:p>
        </w:tc>
      </w:tr>
    </w:tbl>
    <w:p w:rsidR="00900EF8" w:rsidRDefault="00900EF8" w:rsidP="00047821">
      <w:pPr>
        <w:pStyle w:val="Caption"/>
        <w:spacing w:line="480" w:lineRule="auto"/>
      </w:pPr>
      <w:bookmarkStart w:id="2" w:name="_Ref323290936"/>
      <w:r>
        <w:t xml:space="preserve">Table </w:t>
      </w:r>
      <w:fldSimple w:instr=" SEQ Table \* ARABIC ">
        <w:r w:rsidR="006E6329">
          <w:rPr>
            <w:noProof/>
          </w:rPr>
          <w:t>1</w:t>
        </w:r>
      </w:fldSimple>
      <w:bookmarkEnd w:id="2"/>
      <w:r>
        <w:t xml:space="preserve"> </w:t>
      </w:r>
      <w:proofErr w:type="gramStart"/>
      <w:r>
        <w:t>The</w:t>
      </w:r>
      <w:proofErr w:type="gramEnd"/>
      <w:r>
        <w:t xml:space="preserve"> assumed available summary data</w:t>
      </w:r>
      <w:r w:rsidR="003A0530">
        <w:t>. This is assumed to be the only information available to the modeller</w:t>
      </w:r>
    </w:p>
    <w:p w:rsidR="00F7190D" w:rsidRDefault="00F7190D" w:rsidP="00175781">
      <w:pPr>
        <w:pStyle w:val="Heading3"/>
        <w:spacing w:line="480" w:lineRule="auto"/>
      </w:pPr>
      <w:r>
        <w:t>Summary statistics of supplementary analysis</w:t>
      </w:r>
    </w:p>
    <w:p w:rsidR="00F7190D" w:rsidRDefault="00F7190D" w:rsidP="00F7190D">
      <w:pPr>
        <w:spacing w:line="480" w:lineRule="auto"/>
      </w:pPr>
      <w:r>
        <w:t xml:space="preserve">A supplementary analysis was conducted for those methods shown in the primary analysis to produce appropriate results. In this supplementary analysis, it was assumed that estimates for the mean value of U1 and U2 were based on different populations. In our example, U1 is drawn from 80 patients and U2 is drawn from 15 different patients. For example, all 95 patients may be suffering from the same disease, but the 80 patients used to inform the U1 estimate are in a non-progressed state, and the 15 patients are in the progressed state. Neither the U1 values of the 15 patients when they were in the non-progressed state nor the U2 values of 80 patients when (or if) they will be in the progressed states are known. The summary data available are shown in </w:t>
      </w:r>
      <w:r>
        <w:fldChar w:fldCharType="begin"/>
      </w:r>
      <w:r>
        <w:instrText xml:space="preserve"> REF _Ref343527672 \h  \* MERGEFORMAT </w:instrText>
      </w:r>
      <w:r>
        <w:fldChar w:fldCharType="separate"/>
      </w:r>
      <w:r>
        <w:t>Table 2</w:t>
      </w:r>
      <w:r>
        <w:fldChar w:fldCharType="end"/>
      </w:r>
      <w:r>
        <w:t>.</w:t>
      </w:r>
    </w:p>
    <w:tbl>
      <w:tblPr>
        <w:tblStyle w:val="TableGrid"/>
        <w:tblW w:w="0" w:type="auto"/>
        <w:tblLook w:val="04A0" w:firstRow="1" w:lastRow="0" w:firstColumn="1" w:lastColumn="0" w:noHBand="0" w:noVBand="1"/>
      </w:tblPr>
      <w:tblGrid>
        <w:gridCol w:w="2093"/>
        <w:gridCol w:w="1559"/>
        <w:gridCol w:w="1559"/>
      </w:tblGrid>
      <w:tr w:rsidR="00F7190D" w:rsidTr="00F2589E">
        <w:tc>
          <w:tcPr>
            <w:tcW w:w="2093" w:type="dxa"/>
          </w:tcPr>
          <w:p w:rsidR="00F7190D" w:rsidRDefault="00F7190D" w:rsidP="00F2589E"/>
        </w:tc>
        <w:tc>
          <w:tcPr>
            <w:tcW w:w="1559" w:type="dxa"/>
          </w:tcPr>
          <w:p w:rsidR="00F7190D" w:rsidRPr="00900EF8" w:rsidRDefault="00F7190D" w:rsidP="00F2589E">
            <w:pPr>
              <w:rPr>
                <w:b/>
              </w:rPr>
            </w:pPr>
            <w:r w:rsidRPr="00900EF8">
              <w:rPr>
                <w:b/>
              </w:rPr>
              <w:t>U1</w:t>
            </w:r>
          </w:p>
        </w:tc>
        <w:tc>
          <w:tcPr>
            <w:tcW w:w="1559" w:type="dxa"/>
          </w:tcPr>
          <w:p w:rsidR="00F7190D" w:rsidRPr="00900EF8" w:rsidRDefault="00F7190D" w:rsidP="00F2589E">
            <w:pPr>
              <w:rPr>
                <w:b/>
              </w:rPr>
            </w:pPr>
            <w:r w:rsidRPr="00900EF8">
              <w:rPr>
                <w:b/>
              </w:rPr>
              <w:t>U2</w:t>
            </w:r>
          </w:p>
        </w:tc>
      </w:tr>
      <w:tr w:rsidR="00F7190D" w:rsidTr="00F2589E">
        <w:tc>
          <w:tcPr>
            <w:tcW w:w="2093" w:type="dxa"/>
          </w:tcPr>
          <w:p w:rsidR="00F7190D" w:rsidRDefault="00F7190D" w:rsidP="00F2589E">
            <w:r>
              <w:t>Sample size</w:t>
            </w:r>
          </w:p>
        </w:tc>
        <w:tc>
          <w:tcPr>
            <w:tcW w:w="1559" w:type="dxa"/>
          </w:tcPr>
          <w:p w:rsidR="00F7190D" w:rsidRDefault="00F7190D" w:rsidP="00F2589E">
            <w:r>
              <w:t>80</w:t>
            </w:r>
          </w:p>
        </w:tc>
        <w:tc>
          <w:tcPr>
            <w:tcW w:w="1559" w:type="dxa"/>
          </w:tcPr>
          <w:p w:rsidR="00F7190D" w:rsidRDefault="00F7190D" w:rsidP="00F2589E">
            <w:r>
              <w:t>15</w:t>
            </w:r>
          </w:p>
        </w:tc>
      </w:tr>
      <w:tr w:rsidR="00F7190D" w:rsidTr="00F2589E">
        <w:tc>
          <w:tcPr>
            <w:tcW w:w="2093" w:type="dxa"/>
          </w:tcPr>
          <w:p w:rsidR="00F7190D" w:rsidRDefault="00F7190D" w:rsidP="00F2589E">
            <w:r>
              <w:t>Sample mean</w:t>
            </w:r>
          </w:p>
        </w:tc>
        <w:tc>
          <w:tcPr>
            <w:tcW w:w="1559" w:type="dxa"/>
          </w:tcPr>
          <w:p w:rsidR="00F7190D" w:rsidRDefault="00F7190D" w:rsidP="00F2589E">
            <w:r>
              <w:t>0.600</w:t>
            </w:r>
          </w:p>
        </w:tc>
        <w:tc>
          <w:tcPr>
            <w:tcW w:w="1559" w:type="dxa"/>
          </w:tcPr>
          <w:p w:rsidR="00F7190D" w:rsidRDefault="00F7190D" w:rsidP="00F2589E">
            <w:r>
              <w:t>0.542</w:t>
            </w:r>
          </w:p>
        </w:tc>
      </w:tr>
      <w:tr w:rsidR="00F7190D" w:rsidTr="00F2589E">
        <w:trPr>
          <w:trHeight w:val="211"/>
        </w:trPr>
        <w:tc>
          <w:tcPr>
            <w:tcW w:w="2093" w:type="dxa"/>
          </w:tcPr>
          <w:p w:rsidR="00F7190D" w:rsidRDefault="00F7190D" w:rsidP="00F2589E">
            <w:r>
              <w:t>Standard deviation</w:t>
            </w:r>
          </w:p>
        </w:tc>
        <w:tc>
          <w:tcPr>
            <w:tcW w:w="1559" w:type="dxa"/>
          </w:tcPr>
          <w:p w:rsidR="00F7190D" w:rsidRDefault="00F7190D" w:rsidP="00F2589E">
            <w:r>
              <w:t>0.100</w:t>
            </w:r>
          </w:p>
        </w:tc>
        <w:tc>
          <w:tcPr>
            <w:tcW w:w="1559" w:type="dxa"/>
          </w:tcPr>
          <w:p w:rsidR="00F7190D" w:rsidRDefault="00F7190D" w:rsidP="00F2589E">
            <w:pPr>
              <w:keepNext/>
            </w:pPr>
            <w:r>
              <w:t>0.120</w:t>
            </w:r>
          </w:p>
        </w:tc>
      </w:tr>
      <w:tr w:rsidR="00F7190D" w:rsidTr="00F2589E">
        <w:tc>
          <w:tcPr>
            <w:tcW w:w="2093" w:type="dxa"/>
          </w:tcPr>
          <w:p w:rsidR="00F7190D" w:rsidRDefault="00F7190D" w:rsidP="00F2589E">
            <w:r>
              <w:t>Standard error</w:t>
            </w:r>
          </w:p>
        </w:tc>
        <w:tc>
          <w:tcPr>
            <w:tcW w:w="1559" w:type="dxa"/>
          </w:tcPr>
          <w:p w:rsidR="00F7190D" w:rsidRDefault="00F7190D" w:rsidP="00F2589E">
            <w:r>
              <w:t>0.011</w:t>
            </w:r>
          </w:p>
        </w:tc>
        <w:tc>
          <w:tcPr>
            <w:tcW w:w="1559" w:type="dxa"/>
          </w:tcPr>
          <w:p w:rsidR="00F7190D" w:rsidRDefault="00F7190D" w:rsidP="00F2589E">
            <w:pPr>
              <w:keepNext/>
            </w:pPr>
            <w:r>
              <w:t>0.038</w:t>
            </w:r>
          </w:p>
        </w:tc>
      </w:tr>
    </w:tbl>
    <w:p w:rsidR="00F7190D" w:rsidRDefault="00F7190D" w:rsidP="00F7190D">
      <w:pPr>
        <w:pStyle w:val="Caption"/>
      </w:pPr>
      <w:bookmarkStart w:id="3" w:name="_Ref343527672"/>
      <w:r>
        <w:t xml:space="preserve">Table </w:t>
      </w:r>
      <w:fldSimple w:instr=" SEQ Table \* ARABIC ">
        <w:r>
          <w:rPr>
            <w:noProof/>
          </w:rPr>
          <w:t>2</w:t>
        </w:r>
      </w:fldSimple>
      <w:bookmarkEnd w:id="3"/>
      <w:r>
        <w:t xml:space="preserve"> Assumed summary data available in supplementary analysis. This is assumed to be the only information available to the modeller</w:t>
      </w:r>
    </w:p>
    <w:p w:rsidR="00F7190D" w:rsidRPr="003A01DA" w:rsidRDefault="00F7190D" w:rsidP="00F7190D">
      <w:pPr>
        <w:spacing w:line="480" w:lineRule="auto"/>
      </w:pPr>
      <w:r>
        <w:t xml:space="preserve">The supplementary analysis represents a situation often encountered by modellers, in which the smaller sample size of one or more of the distributions means that the confidence intervals of standard errors will overlap even though there are strong clinical reasons to believe the monotonicity assumption is correct. </w:t>
      </w:r>
    </w:p>
    <w:p w:rsidR="00284FC4" w:rsidRDefault="001D7B8E" w:rsidP="00D210AA">
      <w:pPr>
        <w:pStyle w:val="Heading2"/>
      </w:pPr>
      <w:r>
        <w:t xml:space="preserve">The </w:t>
      </w:r>
      <w:proofErr w:type="spellStart"/>
      <w:r>
        <w:t>Montonicity</w:t>
      </w:r>
      <w:proofErr w:type="spellEnd"/>
      <w:r>
        <w:t xml:space="preserve"> Assumption</w:t>
      </w:r>
    </w:p>
    <w:p w:rsidR="00F74533" w:rsidRDefault="00022242" w:rsidP="00047821">
      <w:pPr>
        <w:spacing w:line="480" w:lineRule="auto"/>
        <w:rPr>
          <w:rFonts w:cstheme="minorHAnsi"/>
        </w:rPr>
      </w:pPr>
      <w:r>
        <w:t>The monotonicity assumption can be formally stated as follows: I</w:t>
      </w:r>
      <w:r w:rsidR="00F74533">
        <w:t xml:space="preserve">f there are M runs within the PSA, and the subscript </w:t>
      </w:r>
      <w:proofErr w:type="spellStart"/>
      <w:r w:rsidR="00F74533">
        <w:t>i</w:t>
      </w:r>
      <w:proofErr w:type="spellEnd"/>
      <w:r w:rsidR="00F74533">
        <w:t xml:space="preserve"> defines predicted values from the </w:t>
      </w:r>
      <w:proofErr w:type="spellStart"/>
      <w:r w:rsidR="00F74533">
        <w:t>ith</w:t>
      </w:r>
      <w:proofErr w:type="spellEnd"/>
      <w:r w:rsidR="00F74533">
        <w:t xml:space="preserve"> run, then U1</w:t>
      </w:r>
      <w:r w:rsidR="00F74533" w:rsidRPr="00F74533">
        <w:rPr>
          <w:vertAlign w:val="subscript"/>
        </w:rPr>
        <w:t>i</w:t>
      </w:r>
      <w:r w:rsidR="00F74533">
        <w:t xml:space="preserve"> </w:t>
      </w:r>
      <w:r w:rsidR="00F74533">
        <w:rPr>
          <w:rFonts w:cstheme="minorHAnsi"/>
        </w:rPr>
        <w:t>≥ U2</w:t>
      </w:r>
      <w:r w:rsidR="00F74533" w:rsidRPr="00F74533">
        <w:rPr>
          <w:rFonts w:cstheme="minorHAnsi"/>
          <w:vertAlign w:val="subscript"/>
        </w:rPr>
        <w:t>i</w:t>
      </w:r>
      <w:r w:rsidR="00F74533">
        <w:rPr>
          <w:rFonts w:cstheme="minorHAnsi"/>
        </w:rPr>
        <w:t xml:space="preserve"> for all </w:t>
      </w:r>
      <w:proofErr w:type="spellStart"/>
      <w:r w:rsidR="00F74533">
        <w:rPr>
          <w:rFonts w:cstheme="minorHAnsi"/>
        </w:rPr>
        <w:t>i</w:t>
      </w:r>
      <w:proofErr w:type="spellEnd"/>
      <w:r w:rsidR="00F74533">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w:t>
      </w:r>
      <w:r w:rsidR="00131B0D">
        <w:rPr>
          <w:rFonts w:cstheme="minorHAnsi"/>
        </w:rPr>
        <w:t xml:space="preserve"> </w:t>
      </w:r>
      <w:r w:rsidR="00E2131D">
        <w:rPr>
          <w:rFonts w:cstheme="minorHAnsi"/>
        </w:rPr>
        <w:t xml:space="preserve">If </w:t>
      </w:r>
      <w:r w:rsidR="00E2131D">
        <w:rPr>
          <w:rFonts w:cstheme="minorHAnsi"/>
        </w:rPr>
        <w:lastRenderedPageBreak/>
        <w:t xml:space="preserve">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Pr>
          <w:rFonts w:cstheme="minorHAnsi"/>
        </w:rPr>
        <w:t xml:space="preserve">. </w:t>
      </w:r>
    </w:p>
    <w:p w:rsidR="00430AB7" w:rsidRDefault="003B2A39" w:rsidP="00D210AA">
      <w:pPr>
        <w:pStyle w:val="Heading2"/>
      </w:pPr>
      <w:r>
        <w:t xml:space="preserve">The </w:t>
      </w:r>
      <w:r w:rsidR="001D7B8E">
        <w:t>T</w:t>
      </w:r>
      <w:r>
        <w:t xml:space="preserve">en </w:t>
      </w:r>
      <w:r w:rsidR="00A53CD0">
        <w:t>Methods</w:t>
      </w:r>
    </w:p>
    <w:p w:rsidR="006B236F" w:rsidRDefault="009143A3" w:rsidP="00047821">
      <w:pPr>
        <w:spacing w:line="480" w:lineRule="auto"/>
      </w:pPr>
      <w:r>
        <w:t xml:space="preserve">The </w:t>
      </w:r>
      <w:r w:rsidR="00131B0D">
        <w:t xml:space="preserve">ten </w:t>
      </w:r>
      <w:r w:rsidR="00A53CD0">
        <w:t xml:space="preserve">methods </w:t>
      </w:r>
      <w:r w:rsidR="00131B0D">
        <w:t xml:space="preserve">considered are described in </w:t>
      </w:r>
      <w:r w:rsidR="009E2AE4">
        <w:fldChar w:fldCharType="begin"/>
      </w:r>
      <w:r w:rsidR="00131B0D">
        <w:instrText xml:space="preserve"> REF _Ref323291518 \h </w:instrText>
      </w:r>
      <w:r w:rsidR="00047821">
        <w:instrText xml:space="preserve"> \* MERGEFORMAT </w:instrText>
      </w:r>
      <w:r w:rsidR="009E2AE4">
        <w:fldChar w:fldCharType="separate"/>
      </w:r>
      <w:r w:rsidR="000444A0">
        <w:t xml:space="preserve">Table </w:t>
      </w:r>
      <w:r w:rsidR="000444A0">
        <w:rPr>
          <w:noProof/>
        </w:rPr>
        <w:t>2</w:t>
      </w:r>
      <w:r w:rsidR="009E2AE4">
        <w:fldChar w:fldCharType="end"/>
      </w:r>
      <w:r w:rsidR="00131B0D">
        <w:t>.</w:t>
      </w:r>
      <w:r w:rsidR="00131B0D" w:rsidRPr="00900EF8">
        <w:t xml:space="preserve"> </w:t>
      </w:r>
      <w:r w:rsidR="000444A0">
        <w:t xml:space="preserve">We use beta distributions for all methods except methods 7-9, as these methods use the bivariate normal distribution. The parameters of the beta distribution are derived from the summary information in </w:t>
      </w:r>
      <w:r w:rsidR="009E2AE4">
        <w:fldChar w:fldCharType="begin"/>
      </w:r>
      <w:r w:rsidR="000444A0">
        <w:instrText xml:space="preserve"> REF _Ref323290936 \h </w:instrText>
      </w:r>
      <w:r w:rsidR="00047821">
        <w:instrText xml:space="preserve"> \* MERGEFORMAT </w:instrText>
      </w:r>
      <w:r w:rsidR="009E2AE4">
        <w:fldChar w:fldCharType="separate"/>
      </w:r>
      <w:r w:rsidR="000444A0">
        <w:t xml:space="preserve">Table </w:t>
      </w:r>
      <w:r w:rsidR="000444A0">
        <w:rPr>
          <w:noProof/>
        </w:rPr>
        <w:t>1</w:t>
      </w:r>
      <w:r w:rsidR="009E2AE4">
        <w:fldChar w:fldCharType="end"/>
      </w:r>
      <w:r w:rsidR="000444A0">
        <w:t xml:space="preserve">. </w:t>
      </w:r>
      <w:r w:rsidR="0031366F">
        <w:t xml:space="preserve">This is done by defining the sample mean as </w:t>
      </w:r>
      <m:oMath>
        <m:r>
          <w:rPr>
            <w:rFonts w:ascii="Cambria Math" w:hAnsi="Cambria Math"/>
          </w:rPr>
          <m:t>μ</m:t>
        </m:r>
      </m:oMath>
      <w:r w:rsidR="00024205">
        <w:t xml:space="preserve">, the lower and upper 95% confidence intervals of the mean as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and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024205">
        <w:t xml:space="preserve"> respectively, then estimating the sample variance</w:t>
      </w:r>
      <w:r w:rsidR="0018273B">
        <w:t xml:space="preserve"> as either </w:t>
      </w:r>
      <w:r w:rsidR="00024205">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m:t>
                        </m:r>
                      </m:sup>
                    </m:sSup>
                    <m:r>
                      <w:rPr>
                        <w:rFonts w:ascii="Cambria Math" w:hAnsi="Cambria Math"/>
                      </w:rPr>
                      <m:t>- μ</m:t>
                    </m:r>
                  </m:num>
                  <m:den>
                    <m:r>
                      <w:rPr>
                        <w:rFonts w:ascii="Cambria Math" w:hAnsi="Cambria Math"/>
                      </w:rPr>
                      <m:t>1.96</m:t>
                    </m:r>
                  </m:den>
                </m:f>
              </m:e>
            </m:d>
          </m:e>
          <m:sup>
            <m:r>
              <w:rPr>
                <w:rFonts w:ascii="Cambria Math" w:hAnsi="Cambria Math"/>
              </w:rPr>
              <m:t>2</m:t>
            </m:r>
          </m:sup>
        </m:sSup>
      </m:oMath>
      <w:r w:rsidR="0018273B">
        <w:t xml:space="preserve"> or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 xml:space="preserve">μ- </m:t>
                    </m:r>
                    <m:sSup>
                      <m:sSupPr>
                        <m:ctrlPr>
                          <w:rPr>
                            <w:rFonts w:ascii="Cambria Math" w:hAnsi="Cambria Math"/>
                            <w:i/>
                          </w:rPr>
                        </m:ctrlPr>
                      </m:sSupPr>
                      <m:e>
                        <m:r>
                          <w:rPr>
                            <w:rFonts w:ascii="Cambria Math" w:hAnsi="Cambria Math"/>
                          </w:rPr>
                          <m:t>μ</m:t>
                        </m:r>
                      </m:e>
                      <m:sup>
                        <m:r>
                          <w:rPr>
                            <w:rFonts w:ascii="Cambria Math" w:hAnsi="Cambria Math"/>
                          </w:rPr>
                          <m:t>-</m:t>
                        </m:r>
                      </m:sup>
                    </m:sSup>
                  </m:num>
                  <m:den>
                    <m:r>
                      <w:rPr>
                        <w:rFonts w:ascii="Cambria Math" w:hAnsi="Cambria Math"/>
                      </w:rPr>
                      <m:t>1.96</m:t>
                    </m:r>
                  </m:den>
                </m:f>
              </m:e>
            </m:d>
          </m:e>
          <m:sup>
            <m:r>
              <w:rPr>
                <w:rFonts w:ascii="Cambria Math" w:hAnsi="Cambria Math"/>
              </w:rPr>
              <m:t>2</m:t>
            </m:r>
          </m:sup>
        </m:sSup>
      </m:oMath>
      <w:r w:rsidR="00024205">
        <w:t xml:space="preserve">. The two parameters of the beta distribution are then calculated as </w:t>
      </w:r>
      <m:oMath>
        <m:r>
          <w:rPr>
            <w:rFonts w:ascii="Cambria Math" w:hAnsi="Cambria Math"/>
          </w:rPr>
          <m:t xml:space="preserve">α= </m:t>
        </m:r>
        <m:d>
          <m:dPr>
            <m:ctrlPr>
              <w:rPr>
                <w:rFonts w:ascii="Cambria Math" w:hAnsi="Cambria Math"/>
                <w:i/>
              </w:rPr>
            </m:ctrlPr>
          </m:dPr>
          <m:e>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e>
        </m:d>
        <m:sSup>
          <m:sSupPr>
            <m:ctrlPr>
              <w:rPr>
                <w:rFonts w:ascii="Cambria Math" w:hAnsi="Cambria Math"/>
                <w:i/>
              </w:rPr>
            </m:ctrlPr>
          </m:sSupPr>
          <m:e>
            <m:r>
              <w:rPr>
                <w:rFonts w:ascii="Cambria Math" w:hAnsi="Cambria Math"/>
              </w:rPr>
              <m:t>μ</m:t>
            </m:r>
          </m:e>
          <m:sup>
            <m:r>
              <w:rPr>
                <w:rFonts w:ascii="Cambria Math" w:hAnsi="Cambria Math"/>
              </w:rPr>
              <m:t>2</m:t>
            </m:r>
          </m:sup>
        </m:sSup>
      </m:oMath>
      <w:r w:rsidR="00024205">
        <w:t xml:space="preserve"> </w:t>
      </w:r>
      <w:proofErr w:type="gramStart"/>
      <w:r w:rsidR="00024205">
        <w:t xml:space="preserve">and </w:t>
      </w:r>
      <w:proofErr w:type="gramEnd"/>
      <m:oMath>
        <m:r>
          <w:rPr>
            <w:rFonts w:ascii="Cambria Math" w:hAnsi="Cambria Math"/>
          </w:rPr>
          <m:t>β=α</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e>
        </m:d>
      </m:oMath>
      <w:r w:rsidR="00024205">
        <w:t>.</w:t>
      </w:r>
      <w:r w:rsidR="00022242">
        <w:t xml:space="preserve"> </w:t>
      </w:r>
      <w:r w:rsidR="00AB0860">
        <w:t xml:space="preserve">Classes of methods where it is impossible, rather than just improbable, for monotonicity to be violated are marked with a † symbol. </w:t>
      </w:r>
      <w:r w:rsidR="006B236F">
        <w:t xml:space="preserve">All methods were implemented using the R programming language. </w:t>
      </w:r>
      <w:r w:rsidR="009E2AE4">
        <w:fldChar w:fldCharType="begin" w:fldLock="1"/>
      </w:r>
      <w:r w:rsidR="0038052F">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3)" }, "properties" : { "noteIndex" : 0 }, "schema" : "https://github.com/citation-style-language/schema/raw/master/csl-citation.json" }</w:instrText>
      </w:r>
      <w:r w:rsidR="009E2AE4">
        <w:fldChar w:fldCharType="separate"/>
      </w:r>
      <w:r w:rsidR="000E7974" w:rsidRPr="000E7974">
        <w:rPr>
          <w:noProof/>
        </w:rPr>
        <w:t>(3)</w:t>
      </w:r>
      <w:r w:rsidR="009E2AE4">
        <w:fldChar w:fldCharType="end"/>
      </w:r>
      <w:r w:rsidR="0086407B">
        <w:t xml:space="preserve">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047821">
            <w:pPr>
              <w:spacing w:line="480" w:lineRule="auto"/>
              <w:rPr>
                <w:b/>
              </w:rPr>
            </w:pPr>
            <w:r>
              <w:rPr>
                <w:b/>
              </w:rPr>
              <w:t>Class</w:t>
            </w:r>
          </w:p>
        </w:tc>
        <w:tc>
          <w:tcPr>
            <w:tcW w:w="1390" w:type="dxa"/>
          </w:tcPr>
          <w:p w:rsidR="00A86571" w:rsidRPr="00284FC4" w:rsidRDefault="00A86571" w:rsidP="00047821">
            <w:pPr>
              <w:spacing w:line="480" w:lineRule="auto"/>
              <w:rPr>
                <w:b/>
              </w:rPr>
            </w:pPr>
            <w:r w:rsidRPr="00284FC4">
              <w:rPr>
                <w:b/>
              </w:rPr>
              <w:t>Method Number</w:t>
            </w:r>
          </w:p>
        </w:tc>
        <w:tc>
          <w:tcPr>
            <w:tcW w:w="1417" w:type="dxa"/>
          </w:tcPr>
          <w:p w:rsidR="00A86571" w:rsidRPr="00284FC4" w:rsidRDefault="00A86571" w:rsidP="00047821">
            <w:pPr>
              <w:spacing w:line="480" w:lineRule="auto"/>
              <w:rPr>
                <w:b/>
              </w:rPr>
            </w:pPr>
            <w:r>
              <w:rPr>
                <w:b/>
              </w:rPr>
              <w:t>Name</w:t>
            </w:r>
          </w:p>
        </w:tc>
        <w:tc>
          <w:tcPr>
            <w:tcW w:w="5084" w:type="dxa"/>
          </w:tcPr>
          <w:p w:rsidR="00A86571" w:rsidRPr="00284FC4" w:rsidRDefault="00A86571" w:rsidP="00047821">
            <w:pPr>
              <w:spacing w:line="480" w:lineRule="auto"/>
              <w:rPr>
                <w:b/>
              </w:rPr>
            </w:pPr>
            <w:r w:rsidRPr="00284FC4">
              <w:rPr>
                <w:b/>
              </w:rPr>
              <w:t>Method Description</w:t>
            </w:r>
          </w:p>
        </w:tc>
      </w:tr>
      <w:tr w:rsidR="00A86571" w:rsidTr="00A86571">
        <w:tc>
          <w:tcPr>
            <w:tcW w:w="1351" w:type="dxa"/>
            <w:vMerge w:val="restart"/>
          </w:tcPr>
          <w:p w:rsidR="00A86571" w:rsidRDefault="00A86571" w:rsidP="00047821">
            <w:pPr>
              <w:spacing w:line="480" w:lineRule="auto"/>
            </w:pPr>
            <w:r>
              <w:t>Naïve Methods</w:t>
            </w:r>
          </w:p>
        </w:tc>
        <w:tc>
          <w:tcPr>
            <w:tcW w:w="1390" w:type="dxa"/>
          </w:tcPr>
          <w:p w:rsidR="00A86571" w:rsidRDefault="00A86571" w:rsidP="00047821">
            <w:pPr>
              <w:spacing w:line="480" w:lineRule="auto"/>
            </w:pPr>
            <w:r>
              <w:t>1</w:t>
            </w:r>
          </w:p>
        </w:tc>
        <w:tc>
          <w:tcPr>
            <w:tcW w:w="1417" w:type="dxa"/>
          </w:tcPr>
          <w:p w:rsidR="00A86571" w:rsidRDefault="00A86571" w:rsidP="00047821">
            <w:pPr>
              <w:spacing w:line="480" w:lineRule="auto"/>
            </w:pPr>
            <w:r>
              <w:t>Independent Sampling</w:t>
            </w:r>
          </w:p>
        </w:tc>
        <w:tc>
          <w:tcPr>
            <w:tcW w:w="5084" w:type="dxa"/>
          </w:tcPr>
          <w:p w:rsidR="00A86571" w:rsidRDefault="00A86571" w:rsidP="00047821">
            <w:pPr>
              <w:spacing w:line="480" w:lineRule="auto"/>
            </w:pPr>
            <w:r>
              <w:t>For each of the PSA runs, take one draw from U1 and one draw from U2 independently (i.e. assume no covariance between U1 and U2)</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2</w:t>
            </w:r>
          </w:p>
        </w:tc>
        <w:tc>
          <w:tcPr>
            <w:tcW w:w="1417" w:type="dxa"/>
          </w:tcPr>
          <w:p w:rsidR="00A86571" w:rsidRDefault="00A86571" w:rsidP="00047821">
            <w:pPr>
              <w:spacing w:line="480" w:lineRule="auto"/>
            </w:pPr>
            <w:proofErr w:type="spellStart"/>
            <w:r>
              <w:t>Quantile</w:t>
            </w:r>
            <w:proofErr w:type="spellEnd"/>
            <w:r>
              <w:t xml:space="preserve"> Matching/</w:t>
            </w:r>
          </w:p>
          <w:p w:rsidR="00A86571" w:rsidRDefault="00A86571" w:rsidP="00047821">
            <w:pPr>
              <w:spacing w:line="480" w:lineRule="auto"/>
            </w:pPr>
            <w:r>
              <w:t>Number Seed Recycling</w:t>
            </w:r>
          </w:p>
        </w:tc>
        <w:tc>
          <w:tcPr>
            <w:tcW w:w="5084" w:type="dxa"/>
          </w:tcPr>
          <w:p w:rsidR="00A86571" w:rsidRDefault="00A86571" w:rsidP="00022242">
            <w:pPr>
              <w:spacing w:line="480" w:lineRule="auto"/>
            </w:pPr>
            <w:r>
              <w:t xml:space="preserve">For each of the PSA runs, use the same random number seed when drawing a sample from U2 and U1. (This is </w:t>
            </w:r>
            <w:r w:rsidR="00022242">
              <w:t xml:space="preserve">similar </w:t>
            </w:r>
            <w:r>
              <w:t xml:space="preserve">to selecting the same </w:t>
            </w:r>
            <w:proofErr w:type="spellStart"/>
            <w:r>
              <w:t>quantile</w:t>
            </w:r>
            <w:proofErr w:type="spellEnd"/>
            <w:r>
              <w:t xml:space="preserve"> from both distribu</w:t>
            </w:r>
            <w:r w:rsidR="00022242">
              <w:t>tions, so both methods will not be considered separately.</w:t>
            </w:r>
            <w:r>
              <w:t>)</w:t>
            </w:r>
          </w:p>
        </w:tc>
      </w:tr>
      <w:tr w:rsidR="00A86571" w:rsidTr="00A86571">
        <w:tc>
          <w:tcPr>
            <w:tcW w:w="1351" w:type="dxa"/>
            <w:vMerge w:val="restart"/>
          </w:tcPr>
          <w:p w:rsidR="00A86571" w:rsidRDefault="00A86571" w:rsidP="00047821">
            <w:pPr>
              <w:spacing w:line="480" w:lineRule="auto"/>
            </w:pPr>
            <w:r>
              <w:t xml:space="preserve">Resampling and </w:t>
            </w:r>
            <w:r>
              <w:lastRenderedPageBreak/>
              <w:t>replacement methods</w:t>
            </w:r>
            <w:r w:rsidR="00AB0860">
              <w:t>†</w:t>
            </w:r>
          </w:p>
        </w:tc>
        <w:tc>
          <w:tcPr>
            <w:tcW w:w="1390" w:type="dxa"/>
          </w:tcPr>
          <w:p w:rsidR="00A86571" w:rsidRDefault="00A86571" w:rsidP="00047821">
            <w:pPr>
              <w:spacing w:line="480" w:lineRule="auto"/>
            </w:pPr>
            <w:r>
              <w:lastRenderedPageBreak/>
              <w:t>3</w:t>
            </w:r>
          </w:p>
        </w:tc>
        <w:tc>
          <w:tcPr>
            <w:tcW w:w="1417" w:type="dxa"/>
          </w:tcPr>
          <w:p w:rsidR="00A86571" w:rsidRDefault="00A86571" w:rsidP="00047821">
            <w:pPr>
              <w:spacing w:line="480" w:lineRule="auto"/>
            </w:pPr>
            <w:r>
              <w:t>Upward Replacement</w:t>
            </w:r>
          </w:p>
        </w:tc>
        <w:tc>
          <w:tcPr>
            <w:tcW w:w="5084" w:type="dxa"/>
          </w:tcPr>
          <w:p w:rsidR="00A86571" w:rsidRDefault="00A86571" w:rsidP="00047821">
            <w:pPr>
              <w:spacing w:line="480" w:lineRule="auto"/>
            </w:pPr>
            <w:r>
              <w:t>For each of the PSA runs:</w:t>
            </w:r>
          </w:p>
          <w:p w:rsidR="00A86571" w:rsidRDefault="00A86571" w:rsidP="00047821">
            <w:pPr>
              <w:spacing w:line="480" w:lineRule="auto"/>
            </w:pPr>
            <w:r>
              <w:t>Stage 1: draw a sample from U2</w:t>
            </w:r>
          </w:p>
          <w:p w:rsidR="00A86571" w:rsidRDefault="00A86571" w:rsidP="00047821">
            <w:pPr>
              <w:spacing w:line="480" w:lineRule="auto"/>
            </w:pPr>
            <w:r>
              <w:lastRenderedPageBreak/>
              <w:t xml:space="preserve">Stage 2: draw a sample from U1 </w:t>
            </w:r>
          </w:p>
          <w:p w:rsidR="00A86571" w:rsidRDefault="00A86571" w:rsidP="00047821">
            <w:pPr>
              <w:spacing w:line="480" w:lineRule="auto"/>
            </w:pPr>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4</w:t>
            </w:r>
          </w:p>
        </w:tc>
        <w:tc>
          <w:tcPr>
            <w:tcW w:w="1417" w:type="dxa"/>
          </w:tcPr>
          <w:p w:rsidR="00A86571" w:rsidRDefault="00A86571" w:rsidP="00047821">
            <w:pPr>
              <w:spacing w:line="480" w:lineRule="auto"/>
            </w:pPr>
            <w:r>
              <w:t>Downward Replacement</w:t>
            </w:r>
          </w:p>
        </w:tc>
        <w:tc>
          <w:tcPr>
            <w:tcW w:w="5084" w:type="dxa"/>
          </w:tcPr>
          <w:p w:rsidR="00A86571" w:rsidRDefault="00A86571" w:rsidP="00047821">
            <w:pPr>
              <w:spacing w:line="480" w:lineRule="auto"/>
            </w:pPr>
            <w:r>
              <w:t>For each of the PSA runs:</w:t>
            </w:r>
          </w:p>
          <w:p w:rsidR="00A86571" w:rsidRDefault="00A86571" w:rsidP="00047821">
            <w:pPr>
              <w:spacing w:line="480" w:lineRule="auto"/>
            </w:pPr>
            <w:r>
              <w:t>Stage 1: draw a sample from U1</w:t>
            </w:r>
          </w:p>
          <w:p w:rsidR="00A86571" w:rsidRDefault="00A86571" w:rsidP="00047821">
            <w:pPr>
              <w:spacing w:line="480" w:lineRule="auto"/>
            </w:pPr>
            <w:r>
              <w:t xml:space="preserve">Stage 2: draw a sample from U2. </w:t>
            </w:r>
          </w:p>
          <w:p w:rsidR="00A86571" w:rsidRDefault="00A86571" w:rsidP="00047821">
            <w:pPr>
              <w:spacing w:line="480" w:lineRule="auto"/>
            </w:pPr>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5</w:t>
            </w:r>
          </w:p>
        </w:tc>
        <w:tc>
          <w:tcPr>
            <w:tcW w:w="1417" w:type="dxa"/>
          </w:tcPr>
          <w:p w:rsidR="00A86571" w:rsidRDefault="00A86571" w:rsidP="00047821">
            <w:pPr>
              <w:spacing w:line="480" w:lineRule="auto"/>
            </w:pPr>
            <w:r>
              <w:t>Upward Resampling</w:t>
            </w:r>
          </w:p>
        </w:tc>
        <w:tc>
          <w:tcPr>
            <w:tcW w:w="5084" w:type="dxa"/>
            <w:tcBorders>
              <w:right w:val="single" w:sz="4" w:space="0" w:color="auto"/>
            </w:tcBorders>
          </w:tcPr>
          <w:p w:rsidR="00A86571" w:rsidRDefault="00A86571" w:rsidP="00047821">
            <w:pPr>
              <w:spacing w:line="480" w:lineRule="auto"/>
            </w:pPr>
            <w:r>
              <w:t xml:space="preserve">For each of the PSA runs: </w:t>
            </w:r>
          </w:p>
          <w:p w:rsidR="00A86571" w:rsidRDefault="00A86571" w:rsidP="00047821">
            <w:pPr>
              <w:spacing w:line="480" w:lineRule="auto"/>
            </w:pPr>
            <w:r>
              <w:t xml:space="preserve">Stage 1: draw first from U1. </w:t>
            </w:r>
          </w:p>
          <w:p w:rsidR="00A86571" w:rsidRDefault="00A86571" w:rsidP="00047821">
            <w:pPr>
              <w:spacing w:line="480" w:lineRule="auto"/>
            </w:pPr>
            <w:r>
              <w:t xml:space="preserve">Stage 2: draw from U2. </w:t>
            </w:r>
          </w:p>
          <w:p w:rsidR="00A86571" w:rsidRDefault="00A86571" w:rsidP="00047821">
            <w:pPr>
              <w:spacing w:line="480" w:lineRule="auto"/>
            </w:pPr>
            <w:r>
              <w:t>Stage 3: Check if the value of U1 is less than U2. If it is, then go back to Stage 2 (i.e. resample). If not, then stop.</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6</w:t>
            </w:r>
          </w:p>
        </w:tc>
        <w:tc>
          <w:tcPr>
            <w:tcW w:w="1417" w:type="dxa"/>
          </w:tcPr>
          <w:p w:rsidR="00A86571" w:rsidRDefault="00A86571" w:rsidP="00047821">
            <w:pPr>
              <w:spacing w:line="480" w:lineRule="auto"/>
            </w:pPr>
            <w:r>
              <w:t>Downward Resampling</w:t>
            </w:r>
          </w:p>
        </w:tc>
        <w:tc>
          <w:tcPr>
            <w:tcW w:w="5084" w:type="dxa"/>
          </w:tcPr>
          <w:p w:rsidR="00A86571" w:rsidRDefault="00A86571" w:rsidP="00047821">
            <w:pPr>
              <w:spacing w:line="480" w:lineRule="auto"/>
            </w:pPr>
            <w:r>
              <w:t xml:space="preserve">For each of the PSA runs: </w:t>
            </w:r>
          </w:p>
          <w:p w:rsidR="00A86571" w:rsidRDefault="00A86571" w:rsidP="00047821">
            <w:pPr>
              <w:spacing w:line="480" w:lineRule="auto"/>
            </w:pPr>
            <w:r>
              <w:t xml:space="preserve">Stage 1: draw first from U2. </w:t>
            </w:r>
          </w:p>
          <w:p w:rsidR="00A86571" w:rsidRDefault="00A86571" w:rsidP="00047821">
            <w:pPr>
              <w:spacing w:line="480" w:lineRule="auto"/>
            </w:pPr>
            <w:r>
              <w:t xml:space="preserve">Stage 2: draw from U1. </w:t>
            </w:r>
          </w:p>
          <w:p w:rsidR="00A86571" w:rsidRDefault="00A86571" w:rsidP="00047821">
            <w:pPr>
              <w:spacing w:line="480" w:lineRule="auto"/>
            </w:pPr>
            <w:r>
              <w:t>Stage 3: Check if the value of U2 is greater than U1. If it is, then go back to Stage 2 (i.e. resample). If not, then stop.</w:t>
            </w:r>
          </w:p>
        </w:tc>
      </w:tr>
      <w:tr w:rsidR="00A86571" w:rsidTr="00A86571">
        <w:tc>
          <w:tcPr>
            <w:tcW w:w="1351" w:type="dxa"/>
            <w:vMerge w:val="restart"/>
          </w:tcPr>
          <w:p w:rsidR="00A86571" w:rsidRDefault="00A86571" w:rsidP="00047821">
            <w:pPr>
              <w:spacing w:line="480" w:lineRule="auto"/>
            </w:pPr>
            <w:r>
              <w:t>Multivariate model methods</w:t>
            </w:r>
          </w:p>
        </w:tc>
        <w:tc>
          <w:tcPr>
            <w:tcW w:w="1390" w:type="dxa"/>
          </w:tcPr>
          <w:p w:rsidR="00A86571" w:rsidRDefault="00A86571" w:rsidP="00047821">
            <w:pPr>
              <w:spacing w:line="480" w:lineRule="auto"/>
            </w:pPr>
            <w:r>
              <w:t>7</w:t>
            </w:r>
          </w:p>
        </w:tc>
        <w:tc>
          <w:tcPr>
            <w:tcW w:w="1417" w:type="dxa"/>
          </w:tcPr>
          <w:p w:rsidR="00A86571" w:rsidRDefault="00A86571" w:rsidP="00047821">
            <w:pPr>
              <w:spacing w:line="480" w:lineRule="auto"/>
            </w:pPr>
            <w:r>
              <w:t>AIVM Covariance</w:t>
            </w:r>
          </w:p>
        </w:tc>
        <w:tc>
          <w:tcPr>
            <w:tcW w:w="5084" w:type="dxa"/>
          </w:tcPr>
          <w:p w:rsidR="00A86571" w:rsidRDefault="00A86571" w:rsidP="00047821">
            <w:pPr>
              <w:spacing w:line="480" w:lineRule="auto"/>
            </w:pPr>
            <w:r>
              <w:t>Assume that the covariance between U1 and U2 is equal to the average of the individual variances of the means (AIVM) of U1 and U2.</w:t>
            </w:r>
          </w:p>
          <w:p w:rsidR="00A86571" w:rsidRDefault="00A86571" w:rsidP="00047821">
            <w:pPr>
              <w:spacing w:line="480" w:lineRule="auto"/>
            </w:pPr>
            <w:r>
              <w:lastRenderedPageBreak/>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8</w:t>
            </w:r>
          </w:p>
        </w:tc>
        <w:tc>
          <w:tcPr>
            <w:tcW w:w="1417" w:type="dxa"/>
          </w:tcPr>
          <w:p w:rsidR="00A86571" w:rsidRDefault="00A86571" w:rsidP="00047821">
            <w:pPr>
              <w:spacing w:line="480" w:lineRule="auto"/>
            </w:pPr>
            <w:r>
              <w:t>Lower Bounded Covariance Retrofitting</w:t>
            </w:r>
          </w:p>
        </w:tc>
        <w:tc>
          <w:tcPr>
            <w:tcW w:w="5084" w:type="dxa"/>
          </w:tcPr>
          <w:p w:rsidR="00A86571" w:rsidRDefault="00A86571" w:rsidP="00047821">
            <w:pPr>
              <w:spacing w:line="480" w:lineRule="auto"/>
            </w:pPr>
            <w:r>
              <w:t>Select the minimum value of a covariance between U1 and U2 such that the two following conditions are met:</w:t>
            </w:r>
          </w:p>
          <w:p w:rsidR="00A86571" w:rsidRDefault="00A86571" w:rsidP="00047821">
            <w:pPr>
              <w:spacing w:line="480" w:lineRule="auto"/>
            </w:pPr>
            <w:r>
              <w:t>Condition 1: U1 – U2 &gt; 0 for all PSA runs.</w:t>
            </w:r>
          </w:p>
          <w:p w:rsidR="00A86571" w:rsidRDefault="00A86571" w:rsidP="00047821">
            <w:pPr>
              <w:spacing w:line="480" w:lineRule="auto"/>
            </w:pPr>
            <w:r>
              <w:t xml:space="preserve">Condition 2: The covariance between U1 and U2 is greater than AIVM.  </w:t>
            </w:r>
          </w:p>
          <w:p w:rsidR="00A86571" w:rsidRDefault="00A86571" w:rsidP="00047821">
            <w:pPr>
              <w:spacing w:line="480" w:lineRule="auto"/>
            </w:pPr>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047821">
            <w:pPr>
              <w:spacing w:line="480" w:lineRule="auto"/>
            </w:pPr>
          </w:p>
        </w:tc>
        <w:tc>
          <w:tcPr>
            <w:tcW w:w="1390" w:type="dxa"/>
          </w:tcPr>
          <w:p w:rsidR="00A86571" w:rsidRDefault="00A86571" w:rsidP="00047821">
            <w:pPr>
              <w:spacing w:line="480" w:lineRule="auto"/>
            </w:pPr>
            <w:r>
              <w:t>9</w:t>
            </w:r>
          </w:p>
        </w:tc>
        <w:tc>
          <w:tcPr>
            <w:tcW w:w="1417" w:type="dxa"/>
          </w:tcPr>
          <w:p w:rsidR="00A86571" w:rsidRDefault="00A86571" w:rsidP="00047821">
            <w:pPr>
              <w:spacing w:line="480" w:lineRule="auto"/>
            </w:pPr>
            <w:r>
              <w:t>Upper Bounded</w:t>
            </w:r>
          </w:p>
          <w:p w:rsidR="00A86571" w:rsidRDefault="00A86571" w:rsidP="00047821">
            <w:pPr>
              <w:spacing w:line="480" w:lineRule="auto"/>
            </w:pPr>
            <w:r>
              <w:t>Covariance Retrofitting</w:t>
            </w:r>
          </w:p>
        </w:tc>
        <w:tc>
          <w:tcPr>
            <w:tcW w:w="5084" w:type="dxa"/>
          </w:tcPr>
          <w:p w:rsidR="00A86571" w:rsidRDefault="00A86571" w:rsidP="00047821">
            <w:pPr>
              <w:spacing w:line="480" w:lineRule="auto"/>
            </w:pPr>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047821">
            <w:pPr>
              <w:spacing w:line="480" w:lineRule="auto"/>
            </w:pPr>
            <w:r>
              <w:t>Difference model methods</w:t>
            </w:r>
            <w:r w:rsidR="00AB0860">
              <w:t xml:space="preserve"> †</w:t>
            </w:r>
          </w:p>
        </w:tc>
        <w:tc>
          <w:tcPr>
            <w:tcW w:w="1390" w:type="dxa"/>
          </w:tcPr>
          <w:p w:rsidR="00A86571" w:rsidRDefault="00A86571" w:rsidP="00047821">
            <w:pPr>
              <w:spacing w:line="480" w:lineRule="auto"/>
            </w:pPr>
            <w:r>
              <w:t>10</w:t>
            </w:r>
          </w:p>
        </w:tc>
        <w:tc>
          <w:tcPr>
            <w:tcW w:w="1417" w:type="dxa"/>
          </w:tcPr>
          <w:p w:rsidR="00A86571" w:rsidRDefault="00A86571" w:rsidP="00047821">
            <w:pPr>
              <w:spacing w:line="480" w:lineRule="auto"/>
            </w:pPr>
            <w:r>
              <w:t>Beta Distribution Difference Modelling</w:t>
            </w:r>
          </w:p>
        </w:tc>
        <w:tc>
          <w:tcPr>
            <w:tcW w:w="5084" w:type="dxa"/>
          </w:tcPr>
          <w:p w:rsidR="006F0B1D" w:rsidRPr="006F0B1D" w:rsidRDefault="006F0B1D" w:rsidP="00047821">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047821">
            <w:pPr>
              <w:keepNext/>
              <w:spacing w:line="480" w:lineRule="auto"/>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p>
          <w:p w:rsidR="009D2079" w:rsidRDefault="009D2079" w:rsidP="00047821">
            <w:pPr>
              <w:keepNext/>
              <w:spacing w:line="480" w:lineRule="auto"/>
              <w:rPr>
                <w:rFonts w:cstheme="minorHAnsi"/>
              </w:rPr>
            </w:pPr>
            <w:r>
              <w:rPr>
                <w:rFonts w:cstheme="minorHAnsi"/>
              </w:rPr>
              <w:t xml:space="preserve">Stage 1: Calculate the beta parameter a and b </w:t>
            </w:r>
          </w:p>
          <w:p w:rsidR="009D2079" w:rsidRPr="009D2079" w:rsidRDefault="009D2079" w:rsidP="00047821">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047821">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w:t>
            </w:r>
            <w:r>
              <w:rPr>
                <w:rFonts w:cstheme="minorHAnsi"/>
                <w:lang w:eastAsia="zh-CN"/>
              </w:rPr>
              <w:lastRenderedPageBreak/>
              <w:t xml:space="preserve">beta distribution, respectively with </w:t>
            </w:r>
          </w:p>
          <w:p w:rsidR="009D2079" w:rsidRPr="009D2079" w:rsidRDefault="009D2079" w:rsidP="00047821">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047821">
            <w:pPr>
              <w:keepNext/>
              <w:spacing w:line="480" w:lineRule="auto"/>
              <w:rPr>
                <w:rFonts w:cstheme="minorHAnsi"/>
              </w:rPr>
            </w:pPr>
            <w:r>
              <w:rPr>
                <w:rFonts w:cstheme="minorHAnsi"/>
              </w:rPr>
              <w:t>Stage 2: Draw Δ from the beta distribution.</w:t>
            </w:r>
          </w:p>
          <w:p w:rsidR="009D2079" w:rsidRDefault="009D2079" w:rsidP="00047821">
            <w:pPr>
              <w:keepNext/>
              <w:spacing w:line="480" w:lineRule="auto"/>
              <w:rPr>
                <w:rFonts w:cstheme="minorHAnsi"/>
              </w:rPr>
            </w:pPr>
            <w:r>
              <w:rPr>
                <w:rFonts w:cstheme="minorHAnsi"/>
              </w:rPr>
              <w:t xml:space="preserve">Stage 3: Draw U1 from the </w:t>
            </w:r>
            <w:r w:rsidR="00165E76">
              <w:rPr>
                <w:rFonts w:cstheme="minorHAnsi"/>
              </w:rPr>
              <w:t xml:space="preserve">beta </w:t>
            </w:r>
            <w:r>
              <w:rPr>
                <w:rFonts w:cstheme="minorHAnsi"/>
              </w:rPr>
              <w:t>distribution.</w:t>
            </w:r>
          </w:p>
          <w:p w:rsidR="009D2079" w:rsidRPr="009D2079" w:rsidRDefault="009D2079" w:rsidP="00047821">
            <w:pPr>
              <w:keepNext/>
              <w:spacing w:line="480" w:lineRule="auto"/>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047821">
            <w:pPr>
              <w:keepNext/>
              <w:spacing w:line="480" w:lineRule="auto"/>
              <w:rPr>
                <w:rFonts w:cstheme="minorHAnsi"/>
              </w:rPr>
            </w:pPr>
          </w:p>
          <w:p w:rsidR="006F0B1D" w:rsidRPr="006F0B1D" w:rsidRDefault="006F0B1D" w:rsidP="00047821">
            <w:pPr>
              <w:keepNext/>
              <w:spacing w:line="480" w:lineRule="auto"/>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047821">
            <w:pPr>
              <w:keepNext/>
              <w:spacing w:line="480" w:lineRule="auto"/>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r>
              <w:rPr>
                <w:rFonts w:cstheme="minorHAnsi"/>
              </w:rPr>
              <w:t>.</w:t>
            </w:r>
          </w:p>
          <w:p w:rsidR="006F0B1D" w:rsidRDefault="006F0B1D" w:rsidP="00047821">
            <w:pPr>
              <w:keepNext/>
              <w:spacing w:line="480" w:lineRule="auto"/>
              <w:rPr>
                <w:rFonts w:cstheme="minorHAnsi"/>
              </w:rPr>
            </w:pPr>
            <w:r>
              <w:rPr>
                <w:rFonts w:cstheme="minorHAnsi"/>
              </w:rPr>
              <w:t xml:space="preserve">Stage 1: Calculate the beta parameter a and b </w:t>
            </w:r>
          </w:p>
          <w:p w:rsidR="009D2079" w:rsidRPr="009D2079" w:rsidRDefault="009D2079" w:rsidP="00047821">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047821">
            <w:pPr>
              <w:keepNext/>
              <w:spacing w:line="480" w:lineRule="auto"/>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047821">
            <w:pPr>
              <w:keepNext/>
              <w:spacing w:line="480" w:lineRule="auto"/>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047821">
            <w:pPr>
              <w:keepNext/>
              <w:spacing w:line="480" w:lineRule="auto"/>
              <w:rPr>
                <w:rFonts w:cstheme="minorHAnsi"/>
              </w:rPr>
            </w:pPr>
            <w:r>
              <w:rPr>
                <w:rFonts w:cstheme="minorHAnsi"/>
              </w:rPr>
              <w:t>Stage 2: Draw Δ from the beta distribution.</w:t>
            </w:r>
          </w:p>
          <w:p w:rsidR="006F0B1D" w:rsidRDefault="006F0B1D" w:rsidP="00047821">
            <w:pPr>
              <w:keepNext/>
              <w:spacing w:line="480" w:lineRule="auto"/>
              <w:rPr>
                <w:rFonts w:cstheme="minorHAnsi"/>
              </w:rPr>
            </w:pPr>
            <w:r>
              <w:rPr>
                <w:rFonts w:cstheme="minorHAnsi"/>
              </w:rPr>
              <w:t xml:space="preserve">Stage 3: Draw U2 from the </w:t>
            </w:r>
            <w:r w:rsidR="00165E76">
              <w:rPr>
                <w:rFonts w:cstheme="minorHAnsi"/>
              </w:rPr>
              <w:t>beta</w:t>
            </w:r>
            <w:r>
              <w:rPr>
                <w:rFonts w:cstheme="minorHAnsi"/>
              </w:rPr>
              <w:t xml:space="preserve"> distribution.</w:t>
            </w:r>
          </w:p>
          <w:p w:rsidR="006F0B1D" w:rsidRPr="009D2079" w:rsidRDefault="006F0B1D" w:rsidP="00047821">
            <w:pPr>
              <w:keepNext/>
              <w:spacing w:line="480" w:lineRule="auto"/>
              <w:rPr>
                <w:rFonts w:cstheme="minorHAnsi"/>
              </w:rPr>
            </w:pPr>
            <w:r>
              <w:rPr>
                <w:rFonts w:cstheme="minorHAnsi"/>
              </w:rPr>
              <w:t>Stage 4: Samples of U1 is calculated using samples of U2 plus samples of Δ.</w:t>
            </w:r>
          </w:p>
          <w:p w:rsidR="009D2079" w:rsidRPr="009D2079" w:rsidRDefault="009D2079" w:rsidP="00047821">
            <w:pPr>
              <w:keepNext/>
              <w:spacing w:line="480" w:lineRule="auto"/>
              <w:rPr>
                <w:rFonts w:cstheme="minorHAnsi"/>
                <w:vertAlign w:val="subscript"/>
                <w:lang w:eastAsia="zh-CN"/>
              </w:rPr>
            </w:pPr>
          </w:p>
        </w:tc>
      </w:tr>
    </w:tbl>
    <w:p w:rsidR="00131B0D" w:rsidRDefault="00131B0D" w:rsidP="00047821">
      <w:pPr>
        <w:pStyle w:val="Caption"/>
        <w:spacing w:line="480" w:lineRule="auto"/>
      </w:pPr>
      <w:bookmarkStart w:id="4" w:name="_Ref323291518"/>
      <w:r>
        <w:lastRenderedPageBreak/>
        <w:t xml:space="preserve">Table </w:t>
      </w:r>
      <w:fldSimple w:instr=" SEQ Table \* ARABIC ">
        <w:r w:rsidR="006E6329">
          <w:rPr>
            <w:noProof/>
          </w:rPr>
          <w:t>3</w:t>
        </w:r>
      </w:fldSimple>
      <w:bookmarkEnd w:id="4"/>
      <w:r>
        <w:t xml:space="preserve"> Summary </w:t>
      </w:r>
      <w:r w:rsidR="003B2A39">
        <w:t xml:space="preserve">of the ten approaches </w:t>
      </w:r>
      <w:r w:rsidR="0064679C">
        <w:t>considered</w:t>
      </w:r>
      <w:r w:rsidR="00AB0860">
        <w:t>. The † symbol indicates classes of methods where monotonicity cannot be violated.</w:t>
      </w:r>
    </w:p>
    <w:p w:rsidR="0030364B" w:rsidRDefault="00A53CD0" w:rsidP="00D210AA">
      <w:pPr>
        <w:pStyle w:val="Heading2"/>
      </w:pPr>
      <w:r>
        <w:lastRenderedPageBreak/>
        <w:t>Naïve methods</w:t>
      </w:r>
    </w:p>
    <w:p w:rsidR="0030364B" w:rsidRDefault="00A53CD0" w:rsidP="00047821">
      <w:pPr>
        <w:spacing w:line="480" w:lineRule="auto"/>
      </w:pPr>
      <w:r>
        <w:t xml:space="preserve">Methods one and two are both simple. Method </w:t>
      </w:r>
      <w:r w:rsidR="00EF2C9A">
        <w:t>one</w:t>
      </w:r>
      <w:r>
        <w:t>, independent sampling, is the simplest method of all, and does not take the mon</w:t>
      </w:r>
      <w:r w:rsidR="0018273B">
        <w:t>otonicity condition into account</w:t>
      </w:r>
      <w:r>
        <w:t xml:space="preserve">. Nevertheless, in cases where the means of U1 and U2 are far apart and the standard errors of both parameters are small, this method may still produce PSA values which do not violate the monotonicity assumption. </w:t>
      </w:r>
      <w:r w:rsidR="006B236F">
        <w:t xml:space="preserve">Method </w:t>
      </w:r>
      <w:r w:rsidR="00EF2C9A">
        <w:t>two</w:t>
      </w:r>
      <w:r w:rsidR="006B236F">
        <w:t xml:space="preserve"> involves using the same random number when drawing from both the U1 and U2 distributions. </w:t>
      </w:r>
    </w:p>
    <w:p w:rsidR="0086407B" w:rsidRDefault="0086407B" w:rsidP="00D210AA">
      <w:pPr>
        <w:pStyle w:val="Heading2"/>
      </w:pPr>
      <w:r>
        <w:t>Resampling and replacement methods</w:t>
      </w:r>
    </w:p>
    <w:p w:rsidR="008E0F30" w:rsidRDefault="0086407B" w:rsidP="00047821">
      <w:pPr>
        <w:spacing w:line="480" w:lineRule="auto"/>
      </w:pPr>
      <w:r>
        <w:t xml:space="preserve">Methods </w:t>
      </w:r>
      <w:r w:rsidR="00EF2C9A">
        <w:t>three</w:t>
      </w:r>
      <w:r>
        <w:t xml:space="preserve">, </w:t>
      </w:r>
      <w:r w:rsidR="00EF2C9A">
        <w:t>four</w:t>
      </w:r>
      <w:r>
        <w:t xml:space="preserve">, </w:t>
      </w:r>
      <w:r w:rsidR="00EF2C9A">
        <w:t>five</w:t>
      </w:r>
      <w:r>
        <w:t xml:space="preserve"> and </w:t>
      </w:r>
      <w:r w:rsidR="00EF2C9A">
        <w:t>six</w:t>
      </w:r>
      <w:r>
        <w:t xml:space="preserve">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w:t>
      </w:r>
      <w:r w:rsidR="00103ED7">
        <w:t>three and four</w:t>
      </w:r>
      <w:r>
        <w:t xml:space="preserve">,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047821">
      <w:pPr>
        <w:spacing w:line="480" w:lineRule="auto"/>
      </w:pPr>
      <w:r>
        <w:t xml:space="preserve">There are theoretical reasons to be concerned with both </w:t>
      </w:r>
      <w:r w:rsidR="00366FEC">
        <w:t>the resampling and replacement methods</w:t>
      </w:r>
      <w:r>
        <w:t xml:space="preserve">. The replacement methods can be </w:t>
      </w:r>
      <w:r w:rsidR="00165E76">
        <w:t>shown to</w:t>
      </w:r>
      <w:r>
        <w:t xml:space="preserve"> produce biased estimates of the mean value</w:t>
      </w:r>
      <w:r w:rsidR="009D4C8F">
        <w:t xml:space="preserve">. </w:t>
      </w:r>
      <w:r w:rsidR="00366FEC">
        <w:t xml:space="preserve">Any systematic increase (or decrease) in the sample value will result in the average of 1,000 </w:t>
      </w:r>
      <w:r w:rsidR="0018273B">
        <w:t xml:space="preserve">samples </w:t>
      </w:r>
      <w:r w:rsidR="00366FEC">
        <w:t xml:space="preserve">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w:t>
      </w:r>
      <w:r w:rsidR="00C44D3B">
        <w:t>methodology</w:t>
      </w:r>
      <w:r w:rsidR="00366FEC">
        <w:t xml:space="preserve">. Despite the known bias </w:t>
      </w:r>
      <w:r w:rsidR="00103ED7">
        <w:t xml:space="preserve">of </w:t>
      </w:r>
      <w:r w:rsidR="00366FEC">
        <w:t xml:space="preserve">these methods </w:t>
      </w:r>
      <w:r w:rsidR="00103ED7">
        <w:t xml:space="preserve">they </w:t>
      </w:r>
      <w:r w:rsidR="00366FEC">
        <w:t xml:space="preserve">have been included to </w:t>
      </w:r>
      <w:r w:rsidR="0018273B">
        <w:t xml:space="preserve">formally highlight </w:t>
      </w:r>
      <w:r w:rsidR="00366FEC">
        <w:t xml:space="preserve">this. </w:t>
      </w:r>
    </w:p>
    <w:p w:rsidR="00F61C10" w:rsidRDefault="004B2A9B" w:rsidP="00D210AA">
      <w:pPr>
        <w:pStyle w:val="Heading2"/>
      </w:pPr>
      <w:r>
        <w:t xml:space="preserve">Multivariate </w:t>
      </w:r>
      <w:r w:rsidRPr="00D210AA">
        <w:t>mode</w:t>
      </w:r>
      <w:bookmarkStart w:id="5" w:name="_GoBack"/>
      <w:bookmarkEnd w:id="5"/>
      <w:r w:rsidRPr="00D210AA">
        <w:t>l</w:t>
      </w:r>
      <w:r>
        <w:t xml:space="preserve"> methods</w:t>
      </w:r>
    </w:p>
    <w:p w:rsidR="00AA771D" w:rsidRDefault="004B2A9B" w:rsidP="00047821">
      <w:pPr>
        <w:spacing w:line="480" w:lineRule="auto"/>
      </w:pPr>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w:t>
      </w:r>
      <w:proofErr w:type="spellStart"/>
      <w:r w:rsidR="00F61C10">
        <w:t>covariances</w:t>
      </w:r>
      <w:proofErr w:type="spellEnd"/>
      <w:r w:rsidR="00F61C10">
        <w:t xml:space="preserve"> on the basis either of the variances presented in the summary statistics for U1 and U2, </w:t>
      </w:r>
      <w:r w:rsidR="00A2397C">
        <w:t xml:space="preserve">or on whether monotonicity is </w:t>
      </w:r>
      <w:r w:rsidR="00A2397C">
        <w:lastRenderedPageBreak/>
        <w:t>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t xml:space="preserve">distributions, which is less appropriate in theory as the normal distribution, unlike the beta distribution, is not bounded to produce values between 0 and 1. </w:t>
      </w:r>
    </w:p>
    <w:p w:rsidR="00A2397C" w:rsidRDefault="00366FEC" w:rsidP="00047821">
      <w:pPr>
        <w:spacing w:line="480" w:lineRule="auto"/>
      </w:pPr>
      <w:r>
        <w:t>A further</w:t>
      </w:r>
      <w:r w:rsidR="00AA771D">
        <w:t xml:space="preserve"> logical constraint also applies to all three methods. This is that the </w:t>
      </w:r>
      <w:proofErr w:type="spellStart"/>
      <w:r w:rsidR="00AA771D">
        <w:t>covariances</w:t>
      </w:r>
      <w:proofErr w:type="spellEnd"/>
      <w:r w:rsidR="00AA771D">
        <w:t xml:space="preserve"> cannot imply a correlation </w:t>
      </w:r>
      <w:r w:rsidR="0018273B">
        <w:t>with a magnitude greater than</w:t>
      </w:r>
      <w:r w:rsidR="00AA771D">
        <w:t xml:space="preserve"> 1.</w:t>
      </w:r>
      <w:r w:rsidR="00A2397C">
        <w:t xml:space="preserve"> </w:t>
      </w:r>
      <w:r w:rsidR="00AE2C7F">
        <w:t>The</w:t>
      </w:r>
      <w:r w:rsidR="00A2397C">
        <w:t xml:space="preserve"> correlation of two random variables X and Y is defined as follows:</w:t>
      </w:r>
    </w:p>
    <w:p w:rsidR="00A2397C" w:rsidRDefault="00F2589E" w:rsidP="00047821">
      <w:pPr>
        <w:spacing w:line="480" w:lineRule="auto"/>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047821">
      <w:pPr>
        <w:spacing w:line="480" w:lineRule="auto"/>
      </w:pPr>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047821">
      <w:pPr>
        <w:spacing w:line="480" w:lineRule="auto"/>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047821">
      <w:pPr>
        <w:spacing w:line="480" w:lineRule="auto"/>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w:t>
      </w:r>
      <w:proofErr w:type="spellStart"/>
      <w:r w:rsidR="00AA771D">
        <w:rPr>
          <w:rFonts w:cstheme="minorHAnsi"/>
        </w:rPr>
        <w:t>covariances</w:t>
      </w:r>
      <w:proofErr w:type="spellEnd"/>
      <w:r w:rsidR="00AA771D">
        <w:rPr>
          <w:rFonts w:cstheme="minorHAnsi"/>
        </w:rPr>
        <w:t xml:space="preserve">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D758FB" w:rsidRDefault="00C81A35" w:rsidP="00D210AA">
      <w:pPr>
        <w:pStyle w:val="Heading2"/>
      </w:pPr>
      <w:r>
        <w:t>Difference model method</w:t>
      </w:r>
    </w:p>
    <w:p w:rsidR="00E71475" w:rsidRDefault="00084D3F" w:rsidP="00047821">
      <w:pPr>
        <w:spacing w:line="480" w:lineRule="auto"/>
        <w:rPr>
          <w:lang w:eastAsia="zh-CN"/>
        </w:rPr>
      </w:pPr>
      <w:r>
        <w:t xml:space="preserve">The concept of this method is to find transformations of U1 and U2, such that the transformed variables are judged to be independent. We introduce </w:t>
      </w:r>
      <w:r w:rsidR="0018273B">
        <w:t xml:space="preserve">another </w:t>
      </w:r>
      <w:proofErr w:type="gramStart"/>
      <w:r>
        <w:t xml:space="preserve">variable </w:t>
      </w:r>
      <w:proofErr w:type="gramEnd"/>
      <m:oMath>
        <m:r>
          <w:rPr>
            <w:rFonts w:ascii="Cambria Math" w:hAnsi="Cambria Math"/>
          </w:rPr>
          <m:t>∆</m:t>
        </m:r>
      </m:oMath>
      <w:r>
        <w:t xml:space="preserve">, which is the difference between U1 and U2. We believe that U1 is independent of </w:t>
      </w:r>
      <m:oMath>
        <m:r>
          <w:rPr>
            <w:rFonts w:ascii="Cambria Math" w:hAnsi="Cambria Math"/>
          </w:rPr>
          <m:t>∆</m:t>
        </m:r>
      </m:oMath>
      <w:r>
        <w:t xml:space="preserve"> and U2 is also independent </w:t>
      </w:r>
      <w:proofErr w:type="gramStart"/>
      <w:r>
        <w:t xml:space="preserve">of </w:t>
      </w:r>
      <w:proofErr w:type="gramEnd"/>
      <m:oMath>
        <m:r>
          <w:rPr>
            <w:rFonts w:ascii="Cambria Math" w:hAnsi="Cambria Math"/>
          </w:rPr>
          <m:t>∆</m:t>
        </m:r>
      </m:oMath>
      <w:r>
        <w:t xml:space="preserve">. </w:t>
      </w:r>
      <w:r w:rsidR="00E71475">
        <w:rPr>
          <w:rFonts w:hint="eastAsia"/>
          <w:lang w:eastAsia="zh-CN"/>
        </w:rPr>
        <w:lastRenderedPageBreak/>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w:t>
      </w:r>
      <w:proofErr w:type="gramStart"/>
      <w:r w:rsidR="00E71475">
        <w:rPr>
          <w:rFonts w:hint="eastAsia"/>
          <w:lang w:eastAsia="zh-CN"/>
        </w:rPr>
        <w:t xml:space="preserve">of </w:t>
      </w:r>
      <w:proofErr w:type="gramEnd"/>
      <m:oMath>
        <m:r>
          <w:rPr>
            <w:rFonts w:ascii="Cambria Math" w:hAnsi="Cambria Math"/>
          </w:rPr>
          <m:t>∆</m:t>
        </m:r>
      </m:oMath>
      <w:r w:rsidR="00E71475">
        <w:rPr>
          <w:rFonts w:hint="eastAsia"/>
          <w:lang w:eastAsia="zh-CN"/>
        </w:rPr>
        <w:t>.</w:t>
      </w:r>
    </w:p>
    <w:p w:rsidR="006F0B1D" w:rsidRDefault="00F401A7" w:rsidP="00047821">
      <w:pPr>
        <w:spacing w:line="480" w:lineRule="auto"/>
        <w:rPr>
          <w:lang w:eastAsia="zh-CN"/>
        </w:rPr>
      </w:pPr>
      <w:r>
        <w:t xml:space="preserve">Since </w:t>
      </w:r>
      <w:r w:rsidR="00485010">
        <w:t xml:space="preserve">in our example </w:t>
      </w:r>
      <w:r>
        <w:t xml:space="preserve">both U1 and U2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and U2</w:t>
      </w:r>
      <w:r w:rsidR="00E71475">
        <w:rPr>
          <w:rFonts w:hint="eastAsia"/>
          <w:lang w:eastAsia="zh-CN"/>
        </w:rPr>
        <w:t xml:space="preserve">. In </w:t>
      </w:r>
      <w:r w:rsidR="0018273B">
        <w:rPr>
          <w:lang w:eastAsia="zh-CN"/>
        </w:rPr>
        <w:t xml:space="preserve">the </w:t>
      </w:r>
      <w:r w:rsidR="00E71475">
        <w:rPr>
          <w:rFonts w:hint="eastAsia"/>
          <w:lang w:eastAsia="zh-CN"/>
        </w:rPr>
        <w:t xml:space="preserve">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p>
    <w:p w:rsidR="0018273B" w:rsidRPr="0018273B" w:rsidRDefault="00C86CD6" w:rsidP="00047821">
      <w:pPr>
        <w:spacing w:line="480" w:lineRule="auto"/>
        <w:rPr>
          <w:rFonts w:cstheme="minorHAnsi"/>
        </w:rPr>
      </w:pPr>
      <w:r>
        <w:t xml:space="preserve">If </w:t>
      </w:r>
      <w:r w:rsidR="00103ED7">
        <w:t xml:space="preserve">the </w:t>
      </w:r>
      <w:r>
        <w:t>variance of U2</w:t>
      </w:r>
      <w:r w:rsidR="00775489">
        <w:t xml:space="preserve"> is greater than the </w:t>
      </w:r>
      <w:r>
        <w:t xml:space="preserve">variance of U1, then </w:t>
      </w:r>
      <w:r w:rsidR="00103ED7">
        <w:t xml:space="preserve">we </w:t>
      </w:r>
      <w:r w:rsidR="00775489">
        <w:t xml:space="preserve">let </w:t>
      </w:r>
      <w:r>
        <w:t>U2</w:t>
      </w:r>
      <w:r w:rsidR="00775489">
        <w:t xml:space="preserve"> = </w:t>
      </w:r>
      <w:r>
        <w:t>U1-</w:t>
      </w:r>
      <w:r>
        <w:rPr>
          <w:rFonts w:cstheme="minorHAnsi"/>
        </w:rPr>
        <w:t xml:space="preserve"> Δ. Let</w:t>
      </w:r>
      <w:r w:rsidR="00103ED7">
        <w:rPr>
          <w:rFonts w:cstheme="minorHAnsi"/>
        </w:rPr>
        <w:t>ting</w:t>
      </w:r>
      <w:r>
        <w:rPr>
          <w:rFonts w:cstheme="minorHAnsi"/>
        </w:rPr>
        <w:t xml:space="preserve">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cstheme="minorHAnsi"/>
        </w:rPr>
        <w:t xml:space="preserve">, then </w:t>
      </w:r>
    </w:p>
    <w:p w:rsidR="0018273B" w:rsidRPr="0018273B" w:rsidRDefault="00C86CD6" w:rsidP="00047821">
      <w:pPr>
        <w:spacing w:line="480" w:lineRule="auto"/>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1)</m:t>
          </m:r>
        </m:oMath>
      </m:oMathPara>
    </w:p>
    <w:p w:rsidR="00775489" w:rsidRDefault="00C86CD6" w:rsidP="00047821">
      <w:pPr>
        <w:spacing w:line="480" w:lineRule="auto"/>
        <w:rPr>
          <w:rFonts w:cstheme="minorHAnsi"/>
        </w:rPr>
      </w:pPr>
      <m:oMathPara>
        <m:oMath>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p>
    <w:p w:rsidR="00C81A35" w:rsidRDefault="00C86CD6" w:rsidP="00C81A35">
      <w:pPr>
        <w:spacing w:line="480" w:lineRule="auto"/>
        <w:rPr>
          <w:rFonts w:cstheme="minorHAnsi"/>
        </w:rPr>
      </w:pPr>
      <w:r>
        <w:rPr>
          <w:rFonts w:cstheme="minorHAnsi"/>
        </w:rPr>
        <w:t>The covariance between U1 and U2 is</w:t>
      </w:r>
    </w:p>
    <w:p w:rsidR="00C81A35" w:rsidRDefault="00C86CD6" w:rsidP="00C81A35">
      <w:pPr>
        <w:spacing w:line="480" w:lineRule="auto"/>
        <w:jc w:val="center"/>
        <w:rPr>
          <w:rFonts w:cstheme="minorHAnsi"/>
          <w:lang w:eastAsia="zh-CN"/>
        </w:rPr>
      </w:pPr>
      <m:oMathPara>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m:oMath>
      </m:oMathPara>
    </w:p>
    <w:p w:rsidR="00C81A35" w:rsidRDefault="00C86CD6" w:rsidP="00C81A35">
      <w:pPr>
        <w:spacing w:line="480" w:lineRule="auto"/>
        <w:jc w:val="center"/>
        <w:rPr>
          <w:rFonts w:cstheme="minorHAnsi"/>
        </w:rPr>
      </w:pPr>
      <w:r>
        <w:t xml:space="preserve">If </w:t>
      </w:r>
      <w:r w:rsidR="00C44D3B">
        <w:t>the variance of U1 is greater than the</w:t>
      </w:r>
      <w:r>
        <w:t xml:space="preserve">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18273B" w:rsidRPr="00C81A35" w:rsidRDefault="009D2079" w:rsidP="00C81A35">
      <w:pPr>
        <w:spacing w:line="480" w:lineRule="auto"/>
        <w:jc w:val="center"/>
        <w:rPr>
          <w:rFonts w:cstheme="minorHAnsi"/>
        </w:rPr>
      </w:pPr>
      <m:oMathPara>
        <m:oMath>
          <m:r>
            <w:rPr>
              <w:rFonts w:ascii="Cambria Math" w:hAnsi="Cambria Math" w:cstheme="minorHAnsi"/>
            </w:rPr>
            <w:lastRenderedPageBreak/>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oMath>
      </m:oMathPara>
    </w:p>
    <w:p w:rsidR="00C86CD6" w:rsidRDefault="00F2589E" w:rsidP="00047821">
      <w:pPr>
        <w:keepNext/>
        <w:spacing w:line="480" w:lineRule="auto"/>
        <w:rPr>
          <w:rFonts w:cstheme="minorHAnsi"/>
        </w:rPr>
      </w:pPr>
      <m:oMathPara>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r>
            <m:rPr>
              <m:sty m:val="p"/>
            </m:rPr>
            <w:rPr>
              <w:rFonts w:cstheme="minorHAnsi"/>
            </w:rPr>
            <w:br/>
          </m:r>
        </m:oMath>
      </m:oMathPara>
      <w:r w:rsidR="00C86CD6">
        <w:rPr>
          <w:rFonts w:cstheme="minorHAnsi"/>
        </w:rPr>
        <w:t>The covariance between U1 and U2 is</w:t>
      </w:r>
    </w:p>
    <w:p w:rsidR="00C86CD6" w:rsidRPr="00D273DF" w:rsidRDefault="00C86CD6" w:rsidP="00047821">
      <w:pPr>
        <w:keepNext/>
        <w:spacing w:line="480" w:lineRule="auto"/>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047821">
      <w:pPr>
        <w:keepNext/>
        <w:spacing w:line="480" w:lineRule="auto"/>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as </w:t>
      </w:r>
    </w:p>
    <w:p w:rsidR="0018273B" w:rsidRPr="0018273B" w:rsidRDefault="008E1115" w:rsidP="00047821">
      <w:pPr>
        <w:keepNext/>
        <w:spacing w:line="480" w:lineRule="auto"/>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oMath>
      </m:oMathPara>
    </w:p>
    <w:p w:rsidR="008E1115" w:rsidRPr="008E1115" w:rsidRDefault="008E1115" w:rsidP="00047821">
      <w:pPr>
        <w:keepNext/>
        <w:spacing w:line="480" w:lineRule="auto"/>
        <w:rPr>
          <w:rFonts w:cstheme="minorHAnsi"/>
          <w:lang w:eastAsia="zh-CN"/>
        </w:rPr>
      </w:pPr>
      <m:oMathPara>
        <m:oMath>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E23BD9" w:rsidRDefault="00D36589" w:rsidP="00D210AA">
      <w:pPr>
        <w:pStyle w:val="Heading2"/>
      </w:pPr>
      <w:r>
        <w:t>Methods where monotonicity cannot be violated</w:t>
      </w:r>
    </w:p>
    <w:p w:rsidR="00D36589" w:rsidRPr="00E2131D" w:rsidRDefault="00D36589" w:rsidP="00047821">
      <w:pPr>
        <w:spacing w:line="480" w:lineRule="auto"/>
      </w:pPr>
      <w:r>
        <w:t>For some of the methods, it is analytically impossible for monotonicity to be violated</w:t>
      </w:r>
      <w:r w:rsidR="00E31B3F">
        <w:t xml:space="preserve">. </w:t>
      </w:r>
      <w:r>
        <w:t xml:space="preserve">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D210AA">
      <w:pPr>
        <w:pStyle w:val="Heading2"/>
      </w:pPr>
      <w:r>
        <w:lastRenderedPageBreak/>
        <w:t xml:space="preserve">Comparing between methods </w:t>
      </w:r>
    </w:p>
    <w:p w:rsidR="00E23BD9" w:rsidRDefault="00E23BD9" w:rsidP="00047821">
      <w:pPr>
        <w:spacing w:line="480" w:lineRule="auto"/>
      </w:pPr>
      <w:r>
        <w:t>We use two visual approaches to compare the ten methods with each other, and with the bootstrapped estimates based on the IPD. In all cases,</w:t>
      </w:r>
      <w:r w:rsidR="0018273B">
        <w:t xml:space="preserve"> we assume that</w:t>
      </w:r>
      <w:r>
        <w:t xml:space="preserve"> the closer the output from a method is to the bootstrapped estimates, the better it is at accurately representing the relationship between U1 and U2 given only summary data. </w:t>
      </w:r>
    </w:p>
    <w:p w:rsidR="009A4F6E" w:rsidRDefault="00E23BD9" w:rsidP="00047821">
      <w:pPr>
        <w:spacing w:line="480" w:lineRule="auto"/>
      </w:pPr>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E2AE4">
        <w:fldChar w:fldCharType="begin"/>
      </w:r>
      <w:r w:rsidR="009A4F6E">
        <w:instrText xml:space="preserve"> REF _Ref338767895 \h </w:instrText>
      </w:r>
      <w:r w:rsidR="00047821">
        <w:instrText xml:space="preserve"> \* MERGEFORMAT </w:instrText>
      </w:r>
      <w:r w:rsidR="009E2AE4">
        <w:fldChar w:fldCharType="separate"/>
      </w:r>
      <w:r w:rsidR="009A4F6E">
        <w:t xml:space="preserve">Figure </w:t>
      </w:r>
      <w:r w:rsidR="009A4F6E">
        <w:rPr>
          <w:noProof/>
        </w:rPr>
        <w:t>2</w:t>
      </w:r>
      <w:r w:rsidR="009E2AE4">
        <w:fldChar w:fldCharType="end"/>
      </w:r>
      <w:r>
        <w:t xml:space="preserve">, and so the joint patterns of scatter produced by each method can easily be compared with </w:t>
      </w:r>
      <w:r w:rsidR="009E2AE4">
        <w:fldChar w:fldCharType="begin"/>
      </w:r>
      <w:r>
        <w:instrText xml:space="preserve"> REF _Ref338767895 \h </w:instrText>
      </w:r>
      <w:r w:rsidR="00047821">
        <w:instrText xml:space="preserve"> \* MERGEFORMAT </w:instrText>
      </w:r>
      <w:r w:rsidR="009E2AE4">
        <w:fldChar w:fldCharType="separate"/>
      </w:r>
      <w:r>
        <w:t xml:space="preserve">Figure </w:t>
      </w:r>
      <w:r>
        <w:rPr>
          <w:noProof/>
        </w:rPr>
        <w:t>2</w:t>
      </w:r>
      <w:r w:rsidR="009E2AE4">
        <w:fldChar w:fldCharType="end"/>
      </w:r>
      <w:r w:rsidR="009A4F6E">
        <w:t xml:space="preserve">. </w:t>
      </w:r>
    </w:p>
    <w:p w:rsidR="00E23BD9" w:rsidRDefault="00E23BD9" w:rsidP="00047821">
      <w:pPr>
        <w:spacing w:line="480" w:lineRule="auto"/>
      </w:pPr>
      <w:r>
        <w:t xml:space="preserve">Secondly, we use violin plots to compare the distribution of the quantities U1, U2, and U1 - U2 for each of the ten methods with the bootstrapped estimates. </w:t>
      </w:r>
      <w:r w:rsidR="00E31B3F">
        <w:t>V</w:t>
      </w:r>
      <w:r w:rsidR="004B2A9B">
        <w:t xml:space="preserve">iolin plots are similar to box plots but also present kernel density estimates of distributions of the type presented in </w:t>
      </w:r>
      <w:r w:rsidR="009E2AE4">
        <w:fldChar w:fldCharType="begin"/>
      </w:r>
      <w:r w:rsidR="004B2A9B">
        <w:instrText xml:space="preserve"> REF _Ref340230165 \h </w:instrText>
      </w:r>
      <w:r w:rsidR="00047821">
        <w:instrText xml:space="preserve"> \* MERGEFORMAT </w:instrText>
      </w:r>
      <w:r w:rsidR="009E2AE4">
        <w:fldChar w:fldCharType="separate"/>
      </w:r>
      <w:r w:rsidR="004B2A9B">
        <w:t xml:space="preserve">Figure </w:t>
      </w:r>
      <w:r w:rsidR="004B2A9B">
        <w:rPr>
          <w:noProof/>
        </w:rPr>
        <w:t>3</w:t>
      </w:r>
      <w:r w:rsidR="009E2AE4">
        <w:fldChar w:fldCharType="end"/>
      </w:r>
      <w:r w:rsidR="004B2A9B">
        <w:t>.</w:t>
      </w:r>
      <w:r w:rsidR="00366FEC">
        <w:t xml:space="preserve"> </w:t>
      </w:r>
      <w:r w:rsidR="009E2AE4">
        <w:fldChar w:fldCharType="begin" w:fldLock="1"/>
      </w:r>
      <w:r w:rsidR="0038052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dropping-particle" : "", "family" : "Hintze", "given" : "J. L.", "non-dropping-particle" : "", "parse-names" : false, "suffix" : "" }, { "dropping-particle" : "", "family" : "Nelson", "given" : "R. D.", "non-dropping-particle" : "", "parse-names" : false, "suffix" : ""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4)" }, "properties" : { "noteIndex" : 0 }, "schema" : "https://github.com/citation-style-language/schema/raw/master/csl-citation.json" }</w:instrText>
      </w:r>
      <w:r w:rsidR="009E2AE4">
        <w:fldChar w:fldCharType="separate"/>
      </w:r>
      <w:r w:rsidR="000E7974" w:rsidRPr="000E7974">
        <w:rPr>
          <w:noProof/>
        </w:rPr>
        <w:t>(4)</w:t>
      </w:r>
      <w:r w:rsidR="009E2AE4">
        <w:fldChar w:fldCharType="end"/>
      </w:r>
      <w:r w:rsidR="004B2A9B">
        <w:t xml:space="preserve">  </w:t>
      </w:r>
      <w:r>
        <w:t>An appropriate method for representing the monotonic relationship given only the summary data should produce distributions for these quantities which look similar to the bootstrapped values for each of these three quantities</w:t>
      </w:r>
      <w:r w:rsidR="00C44D3B">
        <w:t xml:space="preserve"> U1, U2, and U1 - U2</w:t>
      </w:r>
      <w:r>
        <w:t xml:space="preserve">. </w:t>
      </w:r>
    </w:p>
    <w:p w:rsidR="00430AB7" w:rsidRDefault="009A4F6E" w:rsidP="00047821">
      <w:pPr>
        <w:pStyle w:val="Heading1"/>
      </w:pPr>
      <w:r>
        <w:t>Results</w:t>
      </w:r>
    </w:p>
    <w:p w:rsidR="0064679C" w:rsidRDefault="00C52573" w:rsidP="00D210AA">
      <w:pPr>
        <w:pStyle w:val="Heading2"/>
      </w:pPr>
      <w:r>
        <w:t xml:space="preserve">Parameterisation of methods </w:t>
      </w:r>
      <w:r w:rsidR="00EF2C9A">
        <w:t>seven, eight, and nine</w:t>
      </w:r>
    </w:p>
    <w:p w:rsidR="00E36AFD" w:rsidRDefault="00EA7B68" w:rsidP="00047821">
      <w:pPr>
        <w:spacing w:line="480" w:lineRule="auto"/>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w:t>
      </w:r>
      <w:r w:rsidR="00DA744F">
        <w:rPr>
          <w:noProof/>
        </w:rPr>
        <w:lastRenderedPageBreak/>
        <w:t xml:space="preserve">greater than the product of the standard deviations), a covariance of 0.000360 was identified, implying a correlation of 0.65. </w:t>
      </w:r>
      <w:r>
        <w:rPr>
          <w:noProof/>
        </w:rPr>
        <w:t xml:space="preserve"> </w:t>
      </w:r>
    </w:p>
    <w:p w:rsidR="006F0B1D" w:rsidRDefault="006F0B1D" w:rsidP="00D210AA">
      <w:pPr>
        <w:pStyle w:val="Heading2"/>
      </w:pPr>
      <w:r>
        <w:t>Parameterisation of method ten</w:t>
      </w:r>
    </w:p>
    <w:p w:rsidR="00B73EB8" w:rsidRDefault="003C2637" w:rsidP="00047821">
      <w:pPr>
        <w:spacing w:line="480" w:lineRule="auto"/>
      </w:pPr>
      <w:r>
        <w:t>Given the summary statistics of U1 and U2 in Table 2, the beta parameter</w:t>
      </w:r>
      <w:r w:rsidR="00E31B3F">
        <w:t>s are</w:t>
      </w:r>
      <w:r>
        <w:t xml:space="preserve"> a=33.02 and b=536.33.</w:t>
      </w:r>
      <w:r w:rsidR="00B73EB8">
        <w:t xml:space="preserve"> </w:t>
      </w:r>
      <w:r w:rsidR="009E2AE4">
        <w:fldChar w:fldCharType="begin"/>
      </w:r>
      <w:r w:rsidR="00DC700E">
        <w:instrText xml:space="preserve"> REF _Ref340230165 \h </w:instrText>
      </w:r>
      <w:r w:rsidR="00047821">
        <w:instrText xml:space="preserve"> \* MERGEFORMAT </w:instrText>
      </w:r>
      <w:r w:rsidR="009E2AE4">
        <w:fldChar w:fldCharType="separate"/>
      </w:r>
      <w:r w:rsidR="00DC700E">
        <w:t xml:space="preserve">Figure </w:t>
      </w:r>
      <w:r w:rsidR="00DC700E">
        <w:rPr>
          <w:noProof/>
        </w:rPr>
        <w:t>3</w:t>
      </w:r>
      <w:r w:rsidR="009E2AE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w:t>
      </w:r>
      <w:r w:rsidR="0018273B">
        <w:t>,</w:t>
      </w:r>
      <w:r w:rsidR="00B73EB8">
        <w:t>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047821">
      <w:pPr>
        <w:keepNext/>
        <w:spacing w:line="480" w:lineRule="auto"/>
      </w:pPr>
      <w:r>
        <w:rPr>
          <w:noProof/>
        </w:rPr>
        <w:drawing>
          <wp:inline distT="0" distB="0" distL="0" distR="0" wp14:anchorId="2FB8EAF6" wp14:editId="641A9F21">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047821">
      <w:pPr>
        <w:pStyle w:val="Caption"/>
        <w:spacing w:line="480" w:lineRule="auto"/>
      </w:pPr>
      <w:bookmarkStart w:id="6" w:name="_Ref340230165"/>
      <w:r>
        <w:t xml:space="preserve">Figure </w:t>
      </w:r>
      <w:fldSimple w:instr=" SEQ Figure \* ARABIC ">
        <w:r w:rsidR="00F2589E">
          <w:rPr>
            <w:noProof/>
          </w:rPr>
          <w:t>3</w:t>
        </w:r>
      </w:fldSimple>
      <w:bookmarkEnd w:id="6"/>
      <w:r>
        <w:t xml:space="preserve"> Comparison of the distribution of estimates of U2, U1, and U1* produced using Method 10</w:t>
      </w:r>
    </w:p>
    <w:p w:rsidR="00C52573" w:rsidRDefault="00072341" w:rsidP="00D210AA">
      <w:pPr>
        <w:pStyle w:val="Heading2"/>
      </w:pPr>
      <w:r>
        <w:lastRenderedPageBreak/>
        <w:t>Scatterplots</w:t>
      </w:r>
    </w:p>
    <w:p w:rsidR="00072341" w:rsidRDefault="00DA744F" w:rsidP="00047821">
      <w:pPr>
        <w:spacing w:line="480" w:lineRule="auto"/>
      </w:pPr>
      <w:r>
        <w:t xml:space="preserve">In </w:t>
      </w:r>
      <w:r w:rsidR="009E2AE4">
        <w:fldChar w:fldCharType="begin"/>
      </w:r>
      <w:r w:rsidR="001463F3">
        <w:instrText xml:space="preserve"> REF _Ref340653784 \h </w:instrText>
      </w:r>
      <w:r w:rsidR="00047821">
        <w:instrText xml:space="preserve"> \* MERGEFORMAT </w:instrText>
      </w:r>
      <w:r w:rsidR="009E2AE4">
        <w:fldChar w:fldCharType="separate"/>
      </w:r>
      <w:r w:rsidR="001463F3">
        <w:t xml:space="preserve">Figure </w:t>
      </w:r>
      <w:r w:rsidR="001463F3">
        <w:rPr>
          <w:noProof/>
        </w:rPr>
        <w:t>4</w:t>
      </w:r>
      <w:r w:rsidR="009E2AE4">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9E2AE4">
        <w:fldChar w:fldCharType="begin"/>
      </w:r>
      <w:r w:rsidR="00341956">
        <w:instrText xml:space="preserve"> REF _Ref338767895 \h </w:instrText>
      </w:r>
      <w:r w:rsidR="00047821">
        <w:instrText xml:space="preserve"> \* MERGEFORMAT </w:instrText>
      </w:r>
      <w:r w:rsidR="009E2AE4">
        <w:fldChar w:fldCharType="separate"/>
      </w:r>
      <w:r w:rsidR="00341956">
        <w:t xml:space="preserve">Figure </w:t>
      </w:r>
      <w:r w:rsidR="00341956">
        <w:rPr>
          <w:noProof/>
        </w:rPr>
        <w:t>2</w:t>
      </w:r>
      <w:r w:rsidR="009E2AE4">
        <w:fldChar w:fldCharType="end"/>
      </w:r>
      <w:r w:rsidR="00341956">
        <w:t xml:space="preserve">, is </w:t>
      </w:r>
      <w:r>
        <w:t xml:space="preserve">reproduced in </w:t>
      </w:r>
      <w:r w:rsidR="009E2AE4">
        <w:fldChar w:fldCharType="begin"/>
      </w:r>
      <w:r>
        <w:instrText xml:space="preserve"> REF _Ref340653784 \h </w:instrText>
      </w:r>
      <w:r w:rsidR="00047821">
        <w:instrText xml:space="preserve"> \* MERGEFORMAT </w:instrText>
      </w:r>
      <w:r w:rsidR="009E2AE4">
        <w:fldChar w:fldCharType="separate"/>
      </w:r>
      <w:r>
        <w:t xml:space="preserve">Figure </w:t>
      </w:r>
      <w:r>
        <w:rPr>
          <w:noProof/>
        </w:rPr>
        <w:t>4</w:t>
      </w:r>
      <w:r w:rsidR="009E2AE4">
        <w:fldChar w:fldCharType="end"/>
      </w:r>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9E2AE4" w:rsidP="00047821">
      <w:pPr>
        <w:spacing w:line="480" w:lineRule="auto"/>
      </w:pPr>
      <w:r>
        <w:fldChar w:fldCharType="begin"/>
      </w:r>
      <w:r w:rsidR="003E3177">
        <w:instrText xml:space="preserve"> REF _Ref340239153 \h </w:instrText>
      </w:r>
      <w:r w:rsidR="00047821">
        <w:instrText xml:space="preserve"> \* MERGEFORMAT </w:instrText>
      </w:r>
      <w:r>
        <w:fldChar w:fldCharType="separate"/>
      </w:r>
      <w:r w:rsidR="003E3177">
        <w:t xml:space="preserve">Figure </w:t>
      </w:r>
      <w:r w:rsidR="003E3177">
        <w:rPr>
          <w:noProof/>
        </w:rPr>
        <w:t>4</w:t>
      </w:r>
      <w:r>
        <w:fldChar w:fldCharType="end"/>
      </w:r>
      <w:r w:rsidR="00341956">
        <w:t>b</w:t>
      </w:r>
      <w:r w:rsidR="003E3177">
        <w:t xml:space="preserve"> </w:t>
      </w:r>
      <w:r w:rsidR="00D36589">
        <w:t xml:space="preserve">shows the scatterplot for </w:t>
      </w:r>
      <w:r w:rsidR="00E2131D">
        <w:t xml:space="preserve">method </w:t>
      </w:r>
      <w:r w:rsidR="00D36589">
        <w:t xml:space="preserve">one. This shows some </w:t>
      </w:r>
      <w:r w:rsidR="00E2131D">
        <w:t xml:space="preserve">scatter above the diagonal line, highlighting the inadequacy of the approach. </w:t>
      </w:r>
      <w:r w:rsidR="003C0A89">
        <w:t>A</w:t>
      </w:r>
      <w:r w:rsidR="00E2131D">
        <w:t xml:space="preserve">ll other approaches appear to produce no estimates which violate the monotonicity assumption. </w:t>
      </w:r>
    </w:p>
    <w:p w:rsidR="009579A4" w:rsidRDefault="009579A4" w:rsidP="00047821">
      <w:pPr>
        <w:spacing w:line="480" w:lineRule="auto"/>
      </w:pPr>
      <w:r>
        <w:t xml:space="preserve">Methods </w:t>
      </w:r>
      <w:r w:rsidR="00D36589">
        <w:t>thre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d</w:t>
      </w:r>
      <w:r w:rsidR="00D36589">
        <w:t>)</w:t>
      </w:r>
      <w:r>
        <w:t xml:space="preserve">, </w:t>
      </w:r>
      <w:r w:rsidR="00D36589">
        <w:t>four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e</w:t>
      </w:r>
      <w:r w:rsidR="00D36589">
        <w:t>)</w:t>
      </w:r>
      <w:r>
        <w:t xml:space="preserve">, </w:t>
      </w:r>
      <w:r w:rsidR="00D36589">
        <w:t>fiv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f</w:t>
      </w:r>
      <w:r w:rsidR="00D36589">
        <w:t>)</w:t>
      </w:r>
      <w:r>
        <w:t xml:space="preserve"> and </w:t>
      </w:r>
      <w:r w:rsidR="00D36589">
        <w:t>six</w:t>
      </w:r>
      <w:r>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w:t>
      </w:r>
      <w:r w:rsidR="00E31B3F">
        <w:t>prove</w:t>
      </w:r>
      <w:r w:rsidR="00567B8E">
        <w:t xml:space="preserve">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47821">
      <w:pPr>
        <w:spacing w:line="480" w:lineRule="auto"/>
      </w:pPr>
      <w:r>
        <w:t xml:space="preserve">The majority of the approaches appear to produce patterns of variance in the scatter which are </w:t>
      </w:r>
      <w:r w:rsidR="009579A4">
        <w:t xml:space="preserve">qualitatively dissimilar to the bootstrapped scatter. Methods </w:t>
      </w:r>
      <w:r w:rsidR="00D36589">
        <w:t>on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b</w:t>
      </w:r>
      <w:r w:rsidR="00D36589">
        <w:t>)</w:t>
      </w:r>
      <w:r w:rsidR="009579A4">
        <w:t xml:space="preserve">, </w:t>
      </w:r>
      <w:r w:rsidR="00D36589">
        <w:t>thre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d</w:t>
      </w:r>
      <w:r w:rsidR="00D36589">
        <w:t>)</w:t>
      </w:r>
      <w:r w:rsidR="009579A4">
        <w:t xml:space="preserve">, </w:t>
      </w:r>
      <w:r w:rsidR="00D36589">
        <w:t>four</w:t>
      </w:r>
      <w:r w:rsidR="00610911">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e</w:t>
      </w:r>
      <w:r w:rsidR="00D36589">
        <w:t>),</w:t>
      </w:r>
      <w:r w:rsidR="009579A4">
        <w:t xml:space="preserve"> </w:t>
      </w:r>
      <w:r w:rsidR="00D36589">
        <w:t>five (</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f</w:t>
      </w:r>
      <w:r w:rsidR="00D36589">
        <w:t>),</w:t>
      </w:r>
      <w:r w:rsidR="009579A4">
        <w:t xml:space="preserve"> and </w:t>
      </w:r>
      <w:r w:rsidR="00D36589">
        <w:t>six</w:t>
      </w:r>
      <w:r w:rsidR="009579A4">
        <w:t xml:space="preserve"> </w:t>
      </w:r>
      <w:r w:rsidR="00D36589">
        <w:t>(</w:t>
      </w:r>
      <w:r w:rsidR="009E2AE4">
        <w:fldChar w:fldCharType="begin"/>
      </w:r>
      <w:r w:rsidR="003E3177">
        <w:instrText xml:space="preserve"> REF _Ref340239153 \h </w:instrText>
      </w:r>
      <w:r w:rsidR="00047821">
        <w:instrText xml:space="preserve"> \* MERGEFORMAT </w:instrText>
      </w:r>
      <w:r w:rsidR="009E2AE4">
        <w:fldChar w:fldCharType="separate"/>
      </w:r>
      <w:r w:rsidR="003E3177">
        <w:t xml:space="preserve">Figure </w:t>
      </w:r>
      <w:r w:rsidR="003E3177">
        <w:rPr>
          <w:noProof/>
        </w:rPr>
        <w:t>4</w:t>
      </w:r>
      <w:r w:rsidR="009E2AE4">
        <w:fldChar w:fldCharType="end"/>
      </w:r>
      <w:r w:rsidR="008F7A5A">
        <w:t>g</w:t>
      </w:r>
      <w:r w:rsidR="00D36589">
        <w:t xml:space="preserve">) </w:t>
      </w:r>
      <w:r w:rsidR="009579A4">
        <w:t xml:space="preserve">all produce uncorrelated scatter that is too </w:t>
      </w:r>
      <w:proofErr w:type="gramStart"/>
      <w:r w:rsidR="009579A4">
        <w:t>wide,</w:t>
      </w:r>
      <w:proofErr w:type="gramEnd"/>
      <w:r w:rsidR="009579A4">
        <w:t xml:space="preserve"> indicating the correlation of the PSA es</w:t>
      </w:r>
      <w:r w:rsidR="008F7A5A">
        <w:t>timates is too low. By contrast method</w:t>
      </w:r>
      <w:r w:rsidR="003C0A89">
        <w:t xml:space="preserve">s two and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047821">
      <w:pPr>
        <w:spacing w:line="480" w:lineRule="auto"/>
      </w:pPr>
      <w:r>
        <w:t xml:space="preserve">We see from the scatter that </w:t>
      </w:r>
      <w:r w:rsidR="008F7A5A">
        <w:t>methods eight (</w:t>
      </w:r>
      <w:r w:rsidR="009E2AE4">
        <w:fldChar w:fldCharType="begin"/>
      </w:r>
      <w:r w:rsidR="008F7A5A">
        <w:instrText xml:space="preserve"> REF _Ref340239153 \h </w:instrText>
      </w:r>
      <w:r w:rsidR="00047821">
        <w:instrText xml:space="preserve"> \* MERGEFORMAT </w:instrText>
      </w:r>
      <w:r w:rsidR="009E2AE4">
        <w:fldChar w:fldCharType="separate"/>
      </w:r>
      <w:r w:rsidR="008F7A5A">
        <w:t xml:space="preserve">Figure </w:t>
      </w:r>
      <w:r w:rsidR="008F7A5A">
        <w:rPr>
          <w:noProof/>
        </w:rPr>
        <w:t>4</w:t>
      </w:r>
      <w:r w:rsidR="009E2AE4">
        <w:fldChar w:fldCharType="end"/>
      </w:r>
      <w:r w:rsidR="008F7A5A">
        <w:t>i) and ten (</w:t>
      </w:r>
      <w:r w:rsidR="009E2AE4">
        <w:fldChar w:fldCharType="begin"/>
      </w:r>
      <w:r w:rsidR="008F7A5A">
        <w:instrText xml:space="preserve"> REF _Ref340239153 \h </w:instrText>
      </w:r>
      <w:r w:rsidR="00047821">
        <w:instrText xml:space="preserve"> \* MERGEFORMAT </w:instrText>
      </w:r>
      <w:r w:rsidR="009E2AE4">
        <w:fldChar w:fldCharType="separate"/>
      </w:r>
      <w:r w:rsidR="008F7A5A">
        <w:t xml:space="preserve">Figure </w:t>
      </w:r>
      <w:r w:rsidR="008F7A5A">
        <w:rPr>
          <w:noProof/>
        </w:rPr>
        <w:t>4</w:t>
      </w:r>
      <w:r w:rsidR="009E2AE4">
        <w:fldChar w:fldCharType="end"/>
      </w:r>
      <w:r w:rsidR="008F7A5A">
        <w:t>k)</w:t>
      </w:r>
      <w:r>
        <w:t xml:space="preserve"> are closest in appearance to the bootstrapped scatter. </w:t>
      </w:r>
    </w:p>
    <w:p w:rsidR="001463F3" w:rsidRDefault="003C0A89" w:rsidP="00047821">
      <w:pPr>
        <w:keepNext/>
        <w:spacing w:line="480" w:lineRule="auto"/>
      </w:pPr>
      <w:r>
        <w:rPr>
          <w:noProof/>
        </w:rPr>
        <w:lastRenderedPageBreak/>
        <w:drawing>
          <wp:inline distT="0" distB="0" distL="0" distR="0" wp14:anchorId="2035FF84" wp14:editId="52983F52">
            <wp:extent cx="5725160" cy="7633335"/>
            <wp:effectExtent l="0" t="0" r="0" b="0"/>
            <wp:docPr id="4" name="Picture 4" descr="X:\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PSA_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5160" cy="7633335"/>
                    </a:xfrm>
                    <a:prstGeom prst="rect">
                      <a:avLst/>
                    </a:prstGeom>
                    <a:noFill/>
                    <a:ln>
                      <a:noFill/>
                    </a:ln>
                  </pic:spPr>
                </pic:pic>
              </a:graphicData>
            </a:graphic>
          </wp:inline>
        </w:drawing>
      </w:r>
    </w:p>
    <w:p w:rsidR="00C279D1" w:rsidRDefault="001463F3" w:rsidP="00047821">
      <w:pPr>
        <w:pStyle w:val="Caption"/>
        <w:spacing w:line="480" w:lineRule="auto"/>
      </w:pPr>
      <w:bookmarkStart w:id="7" w:name="_Ref340653784"/>
      <w:r>
        <w:t xml:space="preserve">Figure </w:t>
      </w:r>
      <w:fldSimple w:instr=" SEQ Figure \* ARABIC ">
        <w:r w:rsidR="00F2589E">
          <w:rPr>
            <w:noProof/>
          </w:rPr>
          <w:t>4</w:t>
        </w:r>
      </w:fldSimple>
      <w:bookmarkEnd w:id="7"/>
      <w:r>
        <w:t xml:space="preserve"> Scatterplots of U1 against U2 for each of the methods</w:t>
      </w:r>
    </w:p>
    <w:p w:rsidR="009D6F8F" w:rsidRPr="009D6F8F" w:rsidRDefault="009D6F8F" w:rsidP="00047821">
      <w:pPr>
        <w:spacing w:line="480" w:lineRule="auto"/>
      </w:pPr>
    </w:p>
    <w:p w:rsidR="00072341" w:rsidRPr="00072341" w:rsidRDefault="00072341" w:rsidP="00D210AA">
      <w:pPr>
        <w:pStyle w:val="Heading2"/>
      </w:pPr>
      <w:r>
        <w:lastRenderedPageBreak/>
        <w:t>Monotonicity violation</w:t>
      </w:r>
    </w:p>
    <w:p w:rsidR="00C52573" w:rsidRDefault="00103ED7" w:rsidP="00047821">
      <w:pPr>
        <w:spacing w:line="480" w:lineRule="auto"/>
      </w:pPr>
      <w:r>
        <w:t xml:space="preserve">The only approach where there was violation of monotonicity was method one, independent sampling. For this method </w:t>
      </w:r>
      <w:r w:rsidR="006A31BA">
        <w:t>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210AA">
      <w:pPr>
        <w:pStyle w:val="Heading2"/>
      </w:pPr>
      <w:r>
        <w:t>Comparing U1, U2 and U1-U2</w:t>
      </w:r>
    </w:p>
    <w:p w:rsidR="00C77F67" w:rsidRDefault="00C77F67" w:rsidP="00047821">
      <w:pPr>
        <w:spacing w:line="480" w:lineRule="auto"/>
      </w:pPr>
      <w:r>
        <w:t xml:space="preserve">This section will compare the distribution of </w:t>
      </w:r>
      <w:r w:rsidR="00A90C1A">
        <w:t xml:space="preserve">estimates of three quantities, U1, U2, and U1 – U2, produced by each of the ten methods, compared with </w:t>
      </w:r>
      <w:r>
        <w:t>the gold standard, the bootstrapped data</w:t>
      </w:r>
      <w:r w:rsidR="00E31B3F">
        <w:t>,</w:t>
      </w:r>
      <w:r>
        <w:t xml:space="preserve"> allow</w:t>
      </w:r>
      <w:r w:rsidR="00E31B3F">
        <w:t>ing</w:t>
      </w:r>
      <w:r>
        <w:t xml:space="preserve"> nuanced comparisons between the distributions </w:t>
      </w:r>
      <w:r w:rsidR="00264F0F">
        <w:t>to be made.</w:t>
      </w:r>
      <w:r w:rsidR="001463F3">
        <w:t xml:space="preserve"> </w:t>
      </w:r>
    </w:p>
    <w:p w:rsidR="00A90C1A" w:rsidRDefault="00A90C1A" w:rsidP="00047821">
      <w:pPr>
        <w:spacing w:line="480" w:lineRule="auto"/>
      </w:pPr>
      <w:r>
        <w:t xml:space="preserve">The top and middle subfigures of </w:t>
      </w:r>
      <w:r w:rsidR="009E2AE4">
        <w:fldChar w:fldCharType="begin"/>
      </w:r>
      <w:r>
        <w:instrText xml:space="preserve"> REF _Ref340241271 \h </w:instrText>
      </w:r>
      <w:r w:rsidR="00047821">
        <w:instrText xml:space="preserve"> \* MERGEFORMAT </w:instrText>
      </w:r>
      <w:r w:rsidR="009E2AE4">
        <w:fldChar w:fldCharType="separate"/>
      </w:r>
      <w:r>
        <w:t xml:space="preserve">Figure </w:t>
      </w:r>
      <w:r>
        <w:rPr>
          <w:noProof/>
        </w:rPr>
        <w:t>5</w:t>
      </w:r>
      <w:r w:rsidR="009E2AE4">
        <w:fldChar w:fldCharType="end"/>
      </w:r>
      <w:r>
        <w:t xml:space="preserve"> show the distributions of estimates of U1 and U2 respectively. They show that all methods appear broadly adequate in representing these quantities, </w:t>
      </w:r>
      <w:r w:rsidR="0091764E">
        <w:t>in that all distributions 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047821">
      <w:pPr>
        <w:spacing w:line="480" w:lineRule="auto"/>
      </w:pPr>
      <w:r>
        <w:t xml:space="preserve">The bottom of the three subfigures, </w:t>
      </w:r>
      <w:r w:rsidR="009E2AE4">
        <w:fldChar w:fldCharType="begin"/>
      </w:r>
      <w:r>
        <w:instrText xml:space="preserve"> REF _Ref340239153 \h </w:instrText>
      </w:r>
      <w:r w:rsidR="00047821">
        <w:instrText xml:space="preserve"> \* MERGEFORMAT </w:instrText>
      </w:r>
      <w:r w:rsidR="009E2AE4">
        <w:fldChar w:fldCharType="separate"/>
      </w:r>
      <w:r>
        <w:t xml:space="preserve">Figure </w:t>
      </w:r>
      <w:r>
        <w:rPr>
          <w:noProof/>
        </w:rPr>
        <w:t>4</w:t>
      </w:r>
      <w:r w:rsidR="009E2AE4">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rsidR="009E2AE4">
        <w:fldChar w:fldCharType="begin"/>
      </w:r>
      <w:r>
        <w:instrText xml:space="preserve"> REF _Ref340653784 \h </w:instrText>
      </w:r>
      <w:r w:rsidR="00047821">
        <w:instrText xml:space="preserve"> \* MERGEFORMAT </w:instrText>
      </w:r>
      <w:r w:rsidR="009E2AE4">
        <w:fldChar w:fldCharType="separate"/>
      </w:r>
      <w:r>
        <w:t xml:space="preserve">Figure </w:t>
      </w:r>
      <w:r>
        <w:rPr>
          <w:noProof/>
        </w:rPr>
        <w:t>4</w:t>
      </w:r>
      <w:r w:rsidR="009E2AE4">
        <w:fldChar w:fldCharType="end"/>
      </w:r>
      <w:r w:rsidR="007D2A85">
        <w:t xml:space="preserve">, </w:t>
      </w:r>
      <w:r w:rsidR="000071B0">
        <w:t xml:space="preserve">we see </w:t>
      </w:r>
      <w:r w:rsidR="007D2A85">
        <w:t xml:space="preserve">clearly that method </w:t>
      </w:r>
      <w:r w:rsidR="001463F3">
        <w:t>one</w:t>
      </w:r>
      <w:r w:rsidR="007D2A85">
        <w:t>, independent sampling, producing some estimates where monotonicity is violated, because some of the distribution of values is below the 0</w:t>
      </w:r>
      <w:r w:rsidR="00E31B3F">
        <w:t>. M</w:t>
      </w:r>
      <w:r>
        <w:t xml:space="preserve">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047821">
      <w:pPr>
        <w:spacing w:line="480" w:lineRule="auto"/>
      </w:pPr>
      <w:r>
        <w:t xml:space="preserve">Two </w:t>
      </w:r>
      <w:r w:rsidR="00E31B3F">
        <w:t>further</w:t>
      </w:r>
      <w:r>
        <w:t xml:space="preserve"> problem</w:t>
      </w:r>
      <w:r w:rsidR="00E31B3F">
        <w:t>s</w:t>
      </w:r>
      <w:r>
        <w:t xml:space="preserve"> are also </w:t>
      </w:r>
      <w:r w:rsidR="000B5D3F">
        <w:t>observed</w:t>
      </w:r>
      <w:r>
        <w:t xml:space="preserve">. </w:t>
      </w:r>
      <w:r w:rsidR="00610911">
        <w:t>The first type of problem is a severe underestimation of the true uncertainty in this quantity, which is evident most strongly in method seven</w:t>
      </w:r>
      <w:r w:rsidR="0018273B">
        <w:t xml:space="preserve"> and method two</w:t>
      </w:r>
      <w:r w:rsidR="00610911">
        <w:t xml:space="preserve">. </w:t>
      </w:r>
      <w:r w:rsidR="00610911">
        <w:lastRenderedPageBreak/>
        <w:t>The second type of problem is evident in method three, four, five and six, which introduce a discontinuity into the distributions at the lower end (U2 – U1 = 0), while showing too wide a distribution at the upper end.</w:t>
      </w:r>
    </w:p>
    <w:p w:rsidR="00264F0F" w:rsidRDefault="003C0A89" w:rsidP="00047821">
      <w:pPr>
        <w:spacing w:line="480" w:lineRule="auto"/>
      </w:pPr>
      <w:r>
        <w:rPr>
          <w:noProof/>
        </w:rPr>
        <w:lastRenderedPageBreak/>
        <w:drawing>
          <wp:inline distT="0" distB="0" distL="0" distR="0" wp14:anchorId="095C91CF" wp14:editId="3F526274">
            <wp:extent cx="5725160" cy="8587105"/>
            <wp:effectExtent l="0" t="0" r="0" b="0"/>
            <wp:docPr id="6" name="Picture 6" descr="X:\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Vioplot_al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5160" cy="8587105"/>
                    </a:xfrm>
                    <a:prstGeom prst="rect">
                      <a:avLst/>
                    </a:prstGeom>
                    <a:noFill/>
                    <a:ln>
                      <a:noFill/>
                    </a:ln>
                  </pic:spPr>
                </pic:pic>
              </a:graphicData>
            </a:graphic>
          </wp:inline>
        </w:drawing>
      </w:r>
    </w:p>
    <w:p w:rsidR="00524D9D" w:rsidRDefault="00524D9D" w:rsidP="00047821">
      <w:pPr>
        <w:pStyle w:val="Caption"/>
        <w:spacing w:line="480" w:lineRule="auto"/>
        <w:rPr>
          <w:noProof/>
        </w:rPr>
      </w:pPr>
      <w:bookmarkStart w:id="8" w:name="_Ref340241271"/>
      <w:r>
        <w:lastRenderedPageBreak/>
        <w:t xml:space="preserve">Figure </w:t>
      </w:r>
      <w:fldSimple w:instr=" SEQ Figure \* ARABIC ">
        <w:r w:rsidR="00F2589E">
          <w:rPr>
            <w:noProof/>
          </w:rPr>
          <w:t>5</w:t>
        </w:r>
      </w:fldSimple>
      <w:bookmarkEnd w:id="8"/>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means. The thick vertical dark black lines indicate the interquartile range. The thin vertical black lines indicate the 95% intervals. </w:t>
      </w:r>
    </w:p>
    <w:p w:rsidR="00F2589E" w:rsidRDefault="00F2589E" w:rsidP="00D210AA">
      <w:pPr>
        <w:pStyle w:val="Heading2"/>
      </w:pPr>
      <w:r>
        <w:lastRenderedPageBreak/>
        <w:t>Supplementary analysis</w:t>
      </w:r>
    </w:p>
    <w:p w:rsidR="008E5FD4" w:rsidRDefault="00F2589E" w:rsidP="00F2589E">
      <w:pPr>
        <w:keepNext/>
        <w:spacing w:line="480" w:lineRule="auto"/>
      </w:pPr>
      <w:r>
        <w:t xml:space="preserve">Based on these results, methods 8, 9 and 10 were evaluated further by seeing what outputs they produced when the alternative summary statistics were used. In this analysis, U1 and U2 are derived from different samples of individuals, and so no IPD is available against which the results can be compared. The results of this additional analysis are shown in </w:t>
      </w:r>
      <w:r>
        <w:fldChar w:fldCharType="begin"/>
      </w:r>
      <w:r>
        <w:instrText xml:space="preserve"> REF _Ref346820797 \h </w:instrText>
      </w:r>
      <w:r>
        <w:fldChar w:fldCharType="separate"/>
      </w:r>
      <w:r>
        <w:t xml:space="preserve">Figure </w:t>
      </w:r>
      <w:r>
        <w:rPr>
          <w:noProof/>
        </w:rPr>
        <w:t>6</w:t>
      </w:r>
      <w:r>
        <w:fldChar w:fldCharType="end"/>
      </w:r>
      <w:r>
        <w:t xml:space="preserve">. </w:t>
      </w:r>
      <w:r>
        <w:fldChar w:fldCharType="begin"/>
      </w:r>
      <w:r>
        <w:instrText xml:space="preserve"> REF _Ref346820797 \h </w:instrText>
      </w:r>
      <w:r>
        <w:fldChar w:fldCharType="separate"/>
      </w:r>
      <w:r>
        <w:t xml:space="preserve">Figure </w:t>
      </w:r>
      <w:r>
        <w:rPr>
          <w:noProof/>
        </w:rPr>
        <w:t>6</w:t>
      </w:r>
      <w:r>
        <w:fldChar w:fldCharType="end"/>
      </w:r>
      <w:r w:rsidR="008E5FD4">
        <w:t xml:space="preserve">a shows that  indicates that, unlike the results shown in </w:t>
      </w:r>
      <w:r w:rsidR="008E5FD4">
        <w:fldChar w:fldCharType="begin"/>
      </w:r>
      <w:r w:rsidR="008E5FD4">
        <w:instrText xml:space="preserve"> REF _Ref340230165 \h  \* MERGEFORMAT </w:instrText>
      </w:r>
      <w:r w:rsidR="008E5FD4">
        <w:fldChar w:fldCharType="separate"/>
      </w:r>
      <w:r w:rsidR="008E5FD4">
        <w:t xml:space="preserve">Figure </w:t>
      </w:r>
      <w:r w:rsidR="008E5FD4">
        <w:rPr>
          <w:noProof/>
        </w:rPr>
        <w:t>3</w:t>
      </w:r>
      <w:r w:rsidR="008E5FD4">
        <w:fldChar w:fldCharType="end"/>
      </w:r>
      <w:r w:rsidR="008E5FD4">
        <w:t xml:space="preserve">, the densities of the independently sampled estimates of U2 and the estimates of U2 created using the difference method, labelled U2*, are no longer very similar. Instead the distribution of U2* is wider than of U2. </w:t>
      </w:r>
    </w:p>
    <w:p w:rsidR="006B36D8" w:rsidRDefault="008E5FD4" w:rsidP="00F2589E">
      <w:pPr>
        <w:keepNext/>
        <w:spacing w:line="480" w:lineRule="auto"/>
      </w:pPr>
      <w:r>
        <w:fldChar w:fldCharType="begin"/>
      </w:r>
      <w:r>
        <w:instrText xml:space="preserve"> REF _Ref346820797 \h </w:instrText>
      </w:r>
      <w:r>
        <w:fldChar w:fldCharType="separate"/>
      </w:r>
      <w:r>
        <w:t xml:space="preserve">Figure </w:t>
      </w:r>
      <w:r>
        <w:rPr>
          <w:noProof/>
        </w:rPr>
        <w:t>6</w:t>
      </w:r>
      <w:r>
        <w:fldChar w:fldCharType="end"/>
      </w:r>
      <w:r>
        <w:t xml:space="preserve">b shows the scatterplot produced by the first variation of the covariance methods, method 8. The distribution of scatter over this bivariate surface is narrow, and is unlike any of the subfigures in </w:t>
      </w:r>
      <w:r>
        <w:fldChar w:fldCharType="begin"/>
      </w:r>
      <w:r>
        <w:instrText xml:space="preserve"> REF _Ref340239153 \h  \* MERGEFORMAT </w:instrText>
      </w:r>
      <w:r>
        <w:fldChar w:fldCharType="separate"/>
      </w:r>
      <w:r>
        <w:t xml:space="preserve">Figure </w:t>
      </w:r>
      <w:r>
        <w:rPr>
          <w:noProof/>
        </w:rPr>
        <w:t>4</w:t>
      </w:r>
      <w:r>
        <w:fldChar w:fldCharType="end"/>
      </w:r>
      <w:r>
        <w:t xml:space="preserve"> in that it does not run parallel to the diagonal line indicating parity. </w:t>
      </w:r>
      <w:r w:rsidR="006B36D8">
        <w:t xml:space="preserve">Instead, there is greater variation along the u2 axis than the u1 axis, as should be expected given that u2 has a greater standard error in this example. </w:t>
      </w:r>
      <w:r w:rsidR="006B36D8">
        <w:fldChar w:fldCharType="begin"/>
      </w:r>
      <w:r w:rsidR="006B36D8">
        <w:instrText xml:space="preserve"> REF _Ref346820797 \h </w:instrText>
      </w:r>
      <w:r w:rsidR="006B36D8">
        <w:fldChar w:fldCharType="separate"/>
      </w:r>
      <w:r w:rsidR="006B36D8">
        <w:t xml:space="preserve">Figure </w:t>
      </w:r>
      <w:r w:rsidR="006B36D8">
        <w:rPr>
          <w:noProof/>
        </w:rPr>
        <w:t>6</w:t>
      </w:r>
      <w:r w:rsidR="006B36D8">
        <w:fldChar w:fldCharType="end"/>
      </w:r>
      <w:r w:rsidR="006B36D8">
        <w:t>c</w:t>
      </w:r>
      <w:r w:rsidR="006B36D8">
        <w:t xml:space="preserve"> </w:t>
      </w:r>
      <w:proofErr w:type="gramStart"/>
      <w:r w:rsidR="006B36D8">
        <w:t>show</w:t>
      </w:r>
      <w:proofErr w:type="gramEnd"/>
      <w:r w:rsidR="006B36D8">
        <w:t xml:space="preserve"> the equivalent results for the other variation of the covariance method, method 9. This is similar to the scatterplot for method 8, but appears slightly narrower. It also has at least one point which is above the diagonal line, indicating that this method has violated the monotonicity assumption in this example. </w:t>
      </w:r>
    </w:p>
    <w:p w:rsidR="008E5FD4" w:rsidRDefault="006B36D8" w:rsidP="00F2589E">
      <w:pPr>
        <w:keepNext/>
        <w:spacing w:line="480" w:lineRule="auto"/>
      </w:pPr>
      <w:r>
        <w:t xml:space="preserve">The scatterplot for method 10 is shown in </w:t>
      </w:r>
      <w:r>
        <w:fldChar w:fldCharType="begin"/>
      </w:r>
      <w:r>
        <w:instrText xml:space="preserve"> REF _Ref346820797 \h </w:instrText>
      </w:r>
      <w:r>
        <w:fldChar w:fldCharType="separate"/>
      </w:r>
      <w:r>
        <w:t xml:space="preserve">Figure </w:t>
      </w:r>
      <w:r>
        <w:rPr>
          <w:noProof/>
        </w:rPr>
        <w:t>6</w:t>
      </w:r>
      <w:r>
        <w:fldChar w:fldCharType="end"/>
      </w:r>
      <w:r>
        <w:t xml:space="preserve">d. The pattern of scatter appears slightly asymmetrical, and to </w:t>
      </w:r>
      <w:proofErr w:type="spellStart"/>
      <w:r>
        <w:t>covary</w:t>
      </w:r>
      <w:proofErr w:type="spellEnd"/>
      <w:r>
        <w:t xml:space="preserve"> more along the u1 dimension for smaller values of u2. No obvious discontinuities are introduced, and no violation of the monotonicity assumption can occur.</w:t>
      </w:r>
      <w:r w:rsidR="008E5FD4">
        <w:t xml:space="preserve"> </w:t>
      </w:r>
    </w:p>
    <w:p w:rsidR="00F2589E" w:rsidRDefault="00F2589E" w:rsidP="00F2589E">
      <w:pPr>
        <w:keepNext/>
        <w:spacing w:line="480" w:lineRule="auto"/>
      </w:pPr>
      <w:r>
        <w:lastRenderedPageBreak/>
        <w:t xml:space="preserve">Figure XXX. </w:t>
      </w:r>
      <w:r>
        <w:rPr>
          <w:noProof/>
        </w:rPr>
        <w:drawing>
          <wp:inline distT="0" distB="0" distL="0" distR="0" wp14:anchorId="24FC59B5" wp14:editId="000A429C">
            <wp:extent cx="5431809" cy="5431809"/>
            <wp:effectExtent l="0" t="0" r="0" b="0"/>
            <wp:docPr id="3" name="Picture 3" descr="X:\Monotonicity\Code\R\PSA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PSA_alt.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31890" cy="5431890"/>
                    </a:xfrm>
                    <a:prstGeom prst="rect">
                      <a:avLst/>
                    </a:prstGeom>
                    <a:noFill/>
                    <a:ln>
                      <a:noFill/>
                    </a:ln>
                  </pic:spPr>
                </pic:pic>
              </a:graphicData>
            </a:graphic>
          </wp:inline>
        </w:drawing>
      </w:r>
    </w:p>
    <w:p w:rsidR="00F2589E" w:rsidRPr="00F2589E" w:rsidRDefault="00F2589E" w:rsidP="00F2589E">
      <w:pPr>
        <w:pStyle w:val="Caption"/>
      </w:pPr>
      <w:bookmarkStart w:id="9" w:name="_Ref346820797"/>
      <w:r>
        <w:t xml:space="preserve">Figure </w:t>
      </w:r>
      <w:fldSimple w:instr=" SEQ Figure \* ARABIC ">
        <w:r>
          <w:rPr>
            <w:noProof/>
          </w:rPr>
          <w:t>6</w:t>
        </w:r>
      </w:fldSimple>
      <w:bookmarkEnd w:id="9"/>
      <w:r>
        <w:t xml:space="preserve"> Results of supplementary analysis for selected method. a) Density plot of distribution of estimates for U1, U2 (independent sampling), and U2* (estimates of U2 using the differencing method). b) </w:t>
      </w:r>
      <w:proofErr w:type="gramStart"/>
      <w:r>
        <w:t>scatterplot</w:t>
      </w:r>
      <w:proofErr w:type="gramEnd"/>
      <w:r>
        <w:t xml:space="preserve"> of u2 against u1 for </w:t>
      </w:r>
      <w:r>
        <w:rPr>
          <w:noProof/>
        </w:rPr>
        <w:t>method 8; c) scatterplot of u2 against u1 for method 9; d) scatterplot of u2 against u1 for method 10.</w:t>
      </w:r>
    </w:p>
    <w:p w:rsidR="00F2589E" w:rsidRPr="00F2589E" w:rsidRDefault="00F2589E" w:rsidP="00F2589E"/>
    <w:p w:rsidR="00430AB7" w:rsidRDefault="001463F3" w:rsidP="00047821">
      <w:pPr>
        <w:pStyle w:val="Heading1"/>
      </w:pPr>
      <w:r>
        <w:t>Discussion</w:t>
      </w:r>
    </w:p>
    <w:p w:rsidR="00430AB7" w:rsidRDefault="00F473F3" w:rsidP="00D210AA">
      <w:pPr>
        <w:pStyle w:val="Heading2"/>
      </w:pPr>
      <w:r>
        <w:t>Findings</w:t>
      </w:r>
    </w:p>
    <w:p w:rsidR="00BB6DAB" w:rsidRDefault="00BB6DAB" w:rsidP="00047821">
      <w:pPr>
        <w:spacing w:line="480" w:lineRule="auto"/>
      </w:pPr>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w:t>
      </w:r>
      <w:r>
        <w:lastRenderedPageBreak/>
        <w:t xml:space="preserve">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w:t>
      </w:r>
      <w:r w:rsidR="00E31B3F">
        <w:t>why</w:t>
      </w:r>
      <w:r w:rsidR="009F309A">
        <w:t xml:space="preserve"> </w:t>
      </w:r>
      <w:r w:rsidR="002F55D5">
        <w:t xml:space="preserve">these methods </w:t>
      </w:r>
      <w:r w:rsidR="009F309A">
        <w:t>will produce biased means</w:t>
      </w:r>
      <w:r w:rsidR="00E31B3F">
        <w:t xml:space="preserve"> </w:t>
      </w:r>
      <w:r w:rsidR="00E31B3F" w:rsidRPr="00E31B3F">
        <w:t>when monotonicity is v</w:t>
      </w:r>
      <w:r w:rsidR="00E31B3F">
        <w:t>iolated by independent sampling</w:t>
      </w:r>
      <w:r w:rsidR="009F309A">
        <w:t xml:space="preserve">. </w:t>
      </w:r>
    </w:p>
    <w:p w:rsidR="009B5207" w:rsidRDefault="009B5207" w:rsidP="00047821">
      <w:pPr>
        <w:spacing w:line="480" w:lineRule="auto"/>
      </w:pPr>
      <w:r>
        <w:t xml:space="preserve">Based on the results presented, and in particular the results shown in </w:t>
      </w:r>
      <w:r w:rsidR="009E2AE4">
        <w:fldChar w:fldCharType="begin"/>
      </w:r>
      <w:r>
        <w:instrText xml:space="preserve"> REF _Ref340241271 \h </w:instrText>
      </w:r>
      <w:r w:rsidR="00047821">
        <w:instrText xml:space="preserve"> \* MERGEFORMAT </w:instrText>
      </w:r>
      <w:r w:rsidR="009E2AE4">
        <w:fldChar w:fldCharType="separate"/>
      </w:r>
      <w:r>
        <w:t xml:space="preserve">Figure </w:t>
      </w:r>
      <w:r>
        <w:rPr>
          <w:noProof/>
        </w:rPr>
        <w:t>5</w:t>
      </w:r>
      <w:r w:rsidR="009E2AE4">
        <w:fldChar w:fldCharType="end"/>
      </w:r>
      <w:r>
        <w:t xml:space="preserve">c, only methods eight, nine and ten appeared to broadly appropriate their representation of both intra-distribution uncertainty (U1, U2) and inter-distribution uncertainty (U2 – U1). </w:t>
      </w:r>
    </w:p>
    <w:p w:rsidR="00F26302" w:rsidRDefault="009B5207" w:rsidP="00047821">
      <w:pPr>
        <w:spacing w:line="480" w:lineRule="auto"/>
      </w:pPr>
      <w:r>
        <w:t>Of the three methods that appeared appropriate, method ten has three clear advantages over methods eight and</w:t>
      </w:r>
      <w:r w:rsidR="0082301F">
        <w:t xml:space="preserve"> nine. Firstly, it uses statistical distributions (beta distributions) which are more appropriate for representing utility values than </w:t>
      </w:r>
      <w:r w:rsidR="00AB0860">
        <w:t xml:space="preserve">bivariate normal distributions used in methods </w:t>
      </w:r>
      <w:r w:rsidR="0082301F">
        <w:t>eight and nine. Secondly, it is analytically impossible that method ten will produce any pairs of estimates which violate the monotonicity assumption, whereas occasional violation is possible with estimates produced by methods eight and nine. Thirdly, method ten is easier to implement, and can be implemented with far greater consistency, than methods eight and nine</w:t>
      </w:r>
      <w:r w:rsidR="008F57EA">
        <w:t xml:space="preserve">. Methods eight and nine both required relatively complex code to estimate </w:t>
      </w:r>
      <w:r w:rsidR="00E31B3F">
        <w:t xml:space="preserve">the </w:t>
      </w:r>
      <w:proofErr w:type="spellStart"/>
      <w:r w:rsidR="00E31B3F">
        <w:t>covariances</w:t>
      </w:r>
      <w:proofErr w:type="spellEnd"/>
      <w:r w:rsidR="00E31B3F">
        <w:t xml:space="preserve"> </w:t>
      </w:r>
      <w:r w:rsidR="008F57EA">
        <w:t>in an automated way, and produce estimates which are affected both by simulation uncertainty and the size of the training sets of samples used to calibrate the covariance values; these problems are described in more detail in the limitations section. By contrast, method ten is simple enough that it can be run in a non</w:t>
      </w:r>
      <w:r w:rsidR="00485010">
        <w:t>-macro enabled Excel worksheet</w:t>
      </w:r>
      <w:r w:rsidR="008F57EA">
        <w:t xml:space="preserve">, and will produce identical estimates </w:t>
      </w:r>
      <w:r w:rsidR="00485010">
        <w:t xml:space="preserve">of the Beta parameters </w:t>
      </w:r>
      <w:r w:rsidR="008F57EA">
        <w:t>each time.</w:t>
      </w:r>
    </w:p>
    <w:p w:rsidR="00430AB7" w:rsidRDefault="003E4861" w:rsidP="00D210AA">
      <w:pPr>
        <w:pStyle w:val="Heading2"/>
      </w:pPr>
      <w:r>
        <w:t>Limitations</w:t>
      </w:r>
    </w:p>
    <w:p w:rsidR="00631984" w:rsidRDefault="002F55D5" w:rsidP="00047821">
      <w:pPr>
        <w:spacing w:line="480" w:lineRule="auto"/>
      </w:pPr>
      <w:r>
        <w:t xml:space="preserve">This section will describe limitations with the current analysis. This includes: not </w:t>
      </w:r>
      <w:r w:rsidR="00631984">
        <w:t xml:space="preserve">looking at results for a range of hypothetical datasets; not presenting a hypothetical example with three or more states; </w:t>
      </w:r>
      <w:r w:rsidR="00631984">
        <w:lastRenderedPageBreak/>
        <w:t>not looking at</w:t>
      </w:r>
      <w:r w:rsidR="003D49B8">
        <w:t xml:space="preserve"> how dependent the results from the covariance-based methods are </w:t>
      </w:r>
      <w:r w:rsidR="005C4B18">
        <w:t xml:space="preserve">upon </w:t>
      </w:r>
      <w:r w:rsidR="003D49B8">
        <w:t>the size of the ‘training’ sets</w:t>
      </w:r>
      <w:r w:rsidR="00017FFA">
        <w:t xml:space="preserve">; and using distributions which bounded the range of </w:t>
      </w:r>
      <w:r w:rsidR="0031366F">
        <w:t xml:space="preserve">utility </w:t>
      </w:r>
      <w:r w:rsidR="00017FFA">
        <w:t xml:space="preserve">values between the </w:t>
      </w:r>
      <w:proofErr w:type="gramStart"/>
      <w:r w:rsidR="00017FFA">
        <w:t>range</w:t>
      </w:r>
      <w:proofErr w:type="gramEnd"/>
      <w:r w:rsidR="00017FFA">
        <w:t xml:space="preserve"> 0 to 1</w:t>
      </w:r>
      <w:r w:rsidR="00631984">
        <w:t>. Each of these limitations will be discussed in more detail.</w:t>
      </w:r>
    </w:p>
    <w:p w:rsidR="00FF4C70" w:rsidRDefault="003D49B8" w:rsidP="00047821">
      <w:pPr>
        <w:spacing w:line="480" w:lineRule="auto"/>
      </w:pPr>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w:t>
      </w:r>
      <w:r w:rsidR="005C4B18">
        <w:t xml:space="preserve">primary analysis using </w:t>
      </w:r>
      <w:r w:rsidR="004155F1">
        <w:t xml:space="preserve">hypothetical IPD the standard error of U1 and the standard error of U2 are </w:t>
      </w:r>
      <w:r w:rsidR="008F57EA">
        <w:t>similar</w:t>
      </w:r>
      <w:r w:rsidR="00B1466A">
        <w:t xml:space="preserve">, and this factor may have affected the results comparing each of the methods. </w:t>
      </w:r>
    </w:p>
    <w:p w:rsidR="00B1466A" w:rsidRDefault="00B1466A" w:rsidP="00047821">
      <w:pPr>
        <w:spacing w:line="480" w:lineRule="auto"/>
      </w:pPr>
      <w:r>
        <w:t xml:space="preserve">A </w:t>
      </w:r>
      <w:r w:rsidR="008F57EA">
        <w:t>second</w:t>
      </w:r>
      <w:r>
        <w:t xml:space="preserve"> limitation, related to the </w:t>
      </w:r>
      <w:r w:rsidR="0031366F">
        <w:t>first</w:t>
      </w:r>
      <w:r>
        <w:t xml:space="preserve"> limitation, is that our hypothetical dataset have only two disease severity states, U1 and U2, rather than three states such as U0, U1, and U2, where the </w:t>
      </w:r>
      <w:r w:rsidR="0031366F">
        <w:t>utility</w:t>
      </w:r>
      <w:r>
        <w:t xml:space="preserve"> of U0 is expected to be greater than for U1, and U1 to be greater than for U2. </w:t>
      </w:r>
      <w:r w:rsidR="000B14B7">
        <w:t>Introducing further states would lead to complications for methods seven, eight and nine, for example, as we would have to make decisions about the covariance between parameters U0 and U2, as well as between U0 and U1, and between U1 and U2.</w:t>
      </w:r>
      <w:r w:rsidR="005C4B18">
        <w:t xml:space="preserve"> This provides some further justification for choosing method ten.</w:t>
      </w:r>
    </w:p>
    <w:p w:rsidR="000B14B7" w:rsidRDefault="00B1466A" w:rsidP="00047821">
      <w:pPr>
        <w:spacing w:line="480" w:lineRule="auto"/>
      </w:pPr>
      <w:r>
        <w:t xml:space="preserve">A </w:t>
      </w:r>
      <w:r w:rsidR="008F57EA">
        <w:t xml:space="preserve">third </w:t>
      </w:r>
      <w:r>
        <w:t xml:space="preserve">limitation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017FFA" w:rsidRDefault="00017FFA" w:rsidP="00047821">
      <w:pPr>
        <w:spacing w:line="480" w:lineRule="auto"/>
      </w:pPr>
      <w:r>
        <w:t xml:space="preserve">The final limitation is relatively simple to address. Because worse-than-death health states exist and are evaluated in some economic evaluations, it may be inappropriate to use estimates directly from a Beta distribution which is bounded within the range 0 to 1. This problem could be easily addressed </w:t>
      </w:r>
      <w:r>
        <w:lastRenderedPageBreak/>
        <w:t>by rescaling the output from the Beta distributions from the range 0 to 1 to the ra</w:t>
      </w:r>
      <w:r w:rsidR="00103ED7">
        <w:t xml:space="preserve">nge -0.594 to 1, for example, if representing </w:t>
      </w:r>
      <w:proofErr w:type="spellStart"/>
      <w:r w:rsidR="00103ED7">
        <w:t>HRQoL</w:t>
      </w:r>
      <w:proofErr w:type="spellEnd"/>
      <w:r w:rsidR="00103ED7">
        <w:t xml:space="preserve"> scores using the </w:t>
      </w:r>
      <w:proofErr w:type="spellStart"/>
      <w:r w:rsidR="00103ED7">
        <w:t>EuroQol</w:t>
      </w:r>
      <w:proofErr w:type="spellEnd"/>
      <w:r w:rsidR="00103ED7">
        <w:t xml:space="preserve"> Quality of Life (EQ-5D) scale.</w:t>
      </w:r>
      <w:r w:rsidR="0038052F">
        <w:t xml:space="preserve"> </w:t>
      </w:r>
      <w:r w:rsidR="0038052F">
        <w:fldChar w:fldCharType="begin" w:fldLock="1"/>
      </w:r>
      <w:r w:rsidR="0038052F">
        <w:instrText>ADDIN CSL_CITATION { "citationItems" : [ { "id" : "ITEM-1", "itemData" : { "abstract" : "The assessment of health-related quality of life (HR-QOL) is an essential element of healthcare evaluation. Hundreds of generic and specific HR-QOL instruments have been developed. Generic HR-QOL instruments are designed to be applicable across a wide range of populations and interventions. Specific HR-QOL measures are designed to be relevant to particular interventions or in certain subpopulations (e.g. individuals with rheumatoid arthritis). This review examines 7 generic HR-QOL instruments: (i) the Medical Outcomes Study 36-Item Short Form (SF-36) health survey; (ii) the Nottingham Health Profile (NHP); (iii) the Sickness Impact Profile (SIP); (iv) the Dartmouth Primary care Cooperative Information Project (COOP) Charts; (v) the Quality of Well-Being (QWB) Scale; (vi) the Health Utilities Index (HUI); and (vii) the EuroQol Instrument (EQ-5D). These instruments were selected because they are commonly used and/or cited in the English language literature. The 6 characteristics of an instrument addressed by this review are: (i) conceptual and measurement model; (ii) reliability; (iii) validity; (iv) respondent and administrative burden; (v) alternative forms; and (vi) cultural and language adaptations. Of the instruments reviewed, the SF-36 health survey is the most commonly used HR-QOL measure. It was developed as a short-form measure of functioning and well-being in the Medical Outcomes Study. The Dartmouth COOP Charts were designed to be used in everyday clinical practice to provide immediate feedback to clinicians about the health status of their patients. The NHP was developed to reflect lay rather than professional perceptions of health. The SIP was constructed as a measure of sickness in relation to impact on behaviour. The QWB, HUI and EQ-5D are preference-based measures designed to summarise HR-QOL in a single number ranging from 0 to 1. We found that there are no uniformly 'worst' or 'best' performing instruments. The decision to use one over another, to use a combination of 2 or more, to use a profile and/or a preference-based measure or to use a generic measure along with a targeted measure will be driven by the purpose of the measurement. In addition, the choice will depend on a variety of factors including the characteristics of the population (e.g. age, health status, language/culture) and the environment in which the measurement is undertaken (e.g. clinical trial, routine physician visit). We provide our summary of the level of evidence i\u2026", "author" : [ { "dropping-particle" : "", "family" : "Coons", "given" : "S J", "non-dropping-particle" : "", "parse-names" : false, "suffix" : "" }, { "dropping-particle" : "", "family" : "Rao", "given" : "S", "non-dropping-particle" : "", "parse-names" : false, "suffix" : "" }, { "dropping-particle" : "", "family" : "Keininger", "given" : "D L", "non-dropping-particle" : "", "parse-names" : false, "suffix" : "" }, { "dropping-particle" : "", "family" : "Hays", "given" : "R D", "non-dropping-particle" : "", "parse-names" : false, "suffix" : "" } ], "container-title" : "PharmacoEconomics", "id" : "ITEM-1", "issue" : "1", "issued" : { "date-parts" : [ [ "2000", "1" ] ] }, "page" : "13-35", "title" : "A comparative review of generic quality-of-life instruments.", "type" : "article-journal", "volume" : "17" }, "uris" : [ "http://www.mendeley.com/documents/?uuid=c3ac1033-10cf-4dec-af83-a3af0a489f1b" ] }, { "id" : "ITEM-2",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2",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5,6)" }, "properties" : { "noteIndex" : 0 }, "schema" : "https://github.com/citation-style-language/schema/raw/master/csl-citation.json" }</w:instrText>
      </w:r>
      <w:r w:rsidR="0038052F">
        <w:fldChar w:fldCharType="separate"/>
      </w:r>
      <w:r w:rsidR="0038052F" w:rsidRPr="0038052F">
        <w:rPr>
          <w:noProof/>
        </w:rPr>
        <w:t>(5,6)</w:t>
      </w:r>
      <w:r w:rsidR="0038052F">
        <w:fldChar w:fldCharType="end"/>
      </w:r>
      <w:r>
        <w:t xml:space="preserve"> </w:t>
      </w:r>
    </w:p>
    <w:p w:rsidR="00430AB7" w:rsidRDefault="00430AB7" w:rsidP="00D210AA">
      <w:pPr>
        <w:pStyle w:val="Heading2"/>
      </w:pPr>
      <w:r>
        <w:t>Implications for Research</w:t>
      </w:r>
    </w:p>
    <w:p w:rsidR="00A90C1A" w:rsidRDefault="00E821E3" w:rsidP="0058112C">
      <w:pPr>
        <w:spacing w:line="480" w:lineRule="auto"/>
      </w:pPr>
      <w:r>
        <w:t xml:space="preserve">Further research should look at the dependence of the results and conclusions on the data we have used. </w:t>
      </w:r>
      <w:r w:rsidR="00485010">
        <w:t xml:space="preserve">For example, in our hypothetical dataset no individual happened to report a higher </w:t>
      </w:r>
      <w:proofErr w:type="spellStart"/>
      <w:r w:rsidR="00485010">
        <w:t>HrQoL</w:t>
      </w:r>
      <w:proofErr w:type="spellEnd"/>
      <w:r w:rsidR="00485010">
        <w:t xml:space="preserve"> score in the worse state than the bet</w:t>
      </w:r>
      <w:r w:rsidR="00F26302">
        <w:t xml:space="preserve">ter state. </w:t>
      </w:r>
      <w:r w:rsidR="0058112C">
        <w:t xml:space="preserve">Research could also consider the choice of statistical distribution on the results produced. Originally, normal distributions rather than beta distributions were used for each of these methods and appeared to have little substantive effect on the </w:t>
      </w:r>
      <w:proofErr w:type="gramStart"/>
      <w:r w:rsidR="0058112C">
        <w:t>results,</w:t>
      </w:r>
      <w:proofErr w:type="gramEnd"/>
      <w:r w:rsidR="0058112C">
        <w:t xml:space="preserve"> however other distributions such as the lognormal and gamma distributions may have more of an effect, of in different circumstances. </w:t>
      </w:r>
      <w:r w:rsidR="003A14BB">
        <w:t xml:space="preserve">Further research </w:t>
      </w:r>
      <w:r w:rsidR="0058112C">
        <w:t xml:space="preserve">should also consider the generalisation of these methods to three or more state. For the difference method, this can be done by using the method iteratively. Additionally, further empirical research could be conducted to investigate the in influence of the choice of method on decision uncertainty within the technology appraisal process. </w:t>
      </w:r>
    </w:p>
    <w:p w:rsidR="00430AB7" w:rsidRDefault="00430AB7" w:rsidP="00D210AA">
      <w:pPr>
        <w:pStyle w:val="Heading2"/>
      </w:pPr>
      <w:r>
        <w:t>Implications for practice</w:t>
      </w:r>
    </w:p>
    <w:p w:rsidR="00DA1E02" w:rsidRDefault="00DA1E02" w:rsidP="00047821">
      <w:pPr>
        <w:spacing w:line="480" w:lineRule="auto"/>
      </w:pPr>
      <w:r>
        <w:t xml:space="preserve">The decision whether to use a method which forces a monotonic relationship between two or more variables needs to be made on the basis of good clinical evidence and in consultation with clinical experts. </w:t>
      </w:r>
      <w:r w:rsidR="007F7436">
        <w:t xml:space="preserve">Using a method which forces this monotonic relationship for all PSA runs is to make a strong assumption which may not be justified by either the available evidence or clinical opinion. If there is neither strong evidence nor a consensus of clinical opinion that variables have this monotonic relationship, then simpler methods such as independent sampling, in </w:t>
      </w:r>
      <w:r w:rsidR="005C4B18">
        <w:t xml:space="preserve">which </w:t>
      </w:r>
      <w:r w:rsidR="007F7436">
        <w:t xml:space="preserve">monotonicity can be violated, may be more appropriate. </w:t>
      </w:r>
    </w:p>
    <w:p w:rsidR="007F7436" w:rsidRDefault="007F7436" w:rsidP="00047821">
      <w:pPr>
        <w:spacing w:line="480" w:lineRule="auto"/>
      </w:pPr>
      <w:r>
        <w:t xml:space="preserve">Some of the methods for ensuring monotonicity should be avoided for statistical reasons. These are the replacement methods (three and four) and the resampling methods (five and six). These methods produce biased estimates of the means and variances of the distributions, shifting the centres of these distributions by introducing discontinuities. As a result, they produce estimates </w:t>
      </w:r>
      <w:r>
        <w:lastRenderedPageBreak/>
        <w:t xml:space="preserve">which do not adequately represent the summary information </w:t>
      </w:r>
      <w:r w:rsidR="000E7974">
        <w:t xml:space="preserve">used in their construction. For this reason we warn against the use of these methods even where there is strong belief in the clinical relationship between variables. </w:t>
      </w:r>
    </w:p>
    <w:p w:rsidR="00F26302" w:rsidRDefault="000E7974" w:rsidP="00047821">
      <w:pPr>
        <w:spacing w:line="480" w:lineRule="auto"/>
      </w:pPr>
      <w:r>
        <w:t xml:space="preserve">If the decision to use a method which ensures monotonicity between variables is made, then the most appropriate methods appear to be either to be a covariance-based method (method eight) or the difference method (method ten). As described in the findings section above, of these two approaches, the difference method has a number of advantages, and we have produced an easy-to-use Excel workbook to facilitate its use. </w:t>
      </w:r>
    </w:p>
    <w:p w:rsidR="00430AB7" w:rsidRDefault="00DF6C54" w:rsidP="00D210AA">
      <w:pPr>
        <w:pStyle w:val="Heading2"/>
      </w:pPr>
      <w:r>
        <w:t>Conclusion</w:t>
      </w:r>
    </w:p>
    <w:p w:rsidR="00485010" w:rsidRDefault="00DF6C54" w:rsidP="00047821">
      <w:pPr>
        <w:spacing w:line="480" w:lineRule="auto"/>
      </w:pPr>
      <w:r>
        <w:t xml:space="preserve">Within this paper, we have compared ten methods for producing PSA for two monotonically linked variables with each other, and with a ‘gold standard’ which uses IPD. We </w:t>
      </w:r>
      <w:r w:rsidR="0031366F">
        <w:t>identified a</w:t>
      </w:r>
      <w:r>
        <w:t xml:space="preserve"> method which we </w:t>
      </w:r>
      <w:r w:rsidR="0031366F">
        <w:t xml:space="preserve">deem </w:t>
      </w:r>
      <w:r>
        <w:t xml:space="preserve">to have superior properties in terms of representing uncertainty about the difference between variables, without producing biases or discontinuities in the simulated values. For this reason, we recommend the method be adopted within health technology </w:t>
      </w:r>
      <w:r w:rsidR="006B36D8">
        <w:t>appraisals</w:t>
      </w:r>
      <w:r>
        <w:t xml:space="preserve">. </w:t>
      </w:r>
    </w:p>
    <w:p w:rsidR="007816E3" w:rsidRDefault="007816E3">
      <w:pPr>
        <w:rPr>
          <w:rFonts w:asciiTheme="majorHAnsi" w:eastAsiaTheme="majorEastAsia" w:hAnsiTheme="majorHAnsi" w:cstheme="majorBidi"/>
          <w:b/>
          <w:bCs/>
          <w:color w:val="365F91" w:themeColor="accent1" w:themeShade="BF"/>
          <w:sz w:val="28"/>
          <w:szCs w:val="28"/>
        </w:rPr>
      </w:pPr>
      <w:r>
        <w:br w:type="page"/>
      </w:r>
    </w:p>
    <w:p w:rsidR="006C78E2" w:rsidRDefault="00485010" w:rsidP="00047821">
      <w:pPr>
        <w:pStyle w:val="Heading1"/>
        <w:spacing w:line="480" w:lineRule="auto"/>
      </w:pPr>
      <w:r>
        <w:lastRenderedPageBreak/>
        <w:t>References</w:t>
      </w:r>
    </w:p>
    <w:p w:rsidR="0038052F" w:rsidRPr="0038052F" w:rsidRDefault="000E7974" w:rsidP="00047821">
      <w:pPr>
        <w:pStyle w:val="NormalWeb"/>
        <w:spacing w:line="480" w:lineRule="auto"/>
        <w:ind w:left="640" w:hanging="640"/>
        <w:divId w:val="165443894"/>
        <w:rPr>
          <w:rFonts w:ascii="Calibri" w:eastAsiaTheme="minorEastAsia" w:hAnsi="Calibri"/>
          <w:noProof/>
          <w:sz w:val="22"/>
        </w:rPr>
      </w:pPr>
      <w:r>
        <w:fldChar w:fldCharType="begin" w:fldLock="1"/>
      </w:r>
      <w:r>
        <w:instrText xml:space="preserve">ADDIN Mendeley Bibliography CSL_BIBLIOGRAPHY </w:instrText>
      </w:r>
      <w:r>
        <w:fldChar w:fldCharType="separate"/>
      </w:r>
      <w:r w:rsidR="0038052F" w:rsidRPr="0038052F">
        <w:rPr>
          <w:rFonts w:ascii="Calibri" w:hAnsi="Calibri"/>
          <w:noProof/>
          <w:sz w:val="22"/>
        </w:rPr>
        <w:t xml:space="preserve">1. </w:t>
      </w:r>
      <w:r w:rsidR="0038052F" w:rsidRPr="0038052F">
        <w:rPr>
          <w:rFonts w:ascii="Calibri" w:hAnsi="Calibri"/>
          <w:noProof/>
          <w:sz w:val="22"/>
        </w:rPr>
        <w:tab/>
        <w:t>NICE. Guide to the methods of technology appraisal [Internet]. NICE methods guide. 2008 [cited 2012 Oct 15]. p. 80. Available from: http://www.nice.org.uk/media/B52/A7/TAMethodsGuideUpdatedJune2008.pdf</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2. </w:t>
      </w:r>
      <w:r w:rsidRPr="0038052F">
        <w:rPr>
          <w:rFonts w:ascii="Calibri" w:hAnsi="Calibri"/>
          <w:noProof/>
          <w:sz w:val="22"/>
        </w:rPr>
        <w:tab/>
        <w:t>Claxton K, Sculpher M, McCabe C, Briggs A, Akehurst R, Buxton M, et al. Probabilistic sensitivity analysis for NICE technology assessment: not an optional extra. Health economics [Internet]. 2005 Apr [cited 2012 Jul 15];14(4):339–47. Available from: http://www.ncbi.nlm.nih.gov/pubmed/15736142</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3. </w:t>
      </w:r>
      <w:r w:rsidRPr="0038052F">
        <w:rPr>
          <w:rFonts w:ascii="Calibri" w:hAnsi="Calibri"/>
          <w:noProof/>
          <w:sz w:val="22"/>
        </w:rPr>
        <w:tab/>
        <w:t>R Development Core Team. R: A language and environment for statistical computing [Internet]. Vienna, Austria: R Foundation for Statistical Computing; 2011. Available from: http://www.r-project.org/</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4. </w:t>
      </w:r>
      <w:r w:rsidRPr="0038052F">
        <w:rPr>
          <w:rFonts w:ascii="Calibri" w:hAnsi="Calibri"/>
          <w:noProof/>
          <w:sz w:val="22"/>
        </w:rPr>
        <w:tab/>
        <w:t xml:space="preserve">Hintze JL, Nelson RD. Violin Plots: A Box Plot-Density Trace Synergism. The American Statistican. 1998;52(2):181–4. </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5. </w:t>
      </w:r>
      <w:r w:rsidRPr="0038052F">
        <w:rPr>
          <w:rFonts w:ascii="Calibri" w:hAnsi="Calibri"/>
          <w:noProof/>
          <w:sz w:val="22"/>
        </w:rPr>
        <w:tab/>
        <w:t>Coons SJ, Rao S, Keininger DL, Hays RD. A comparative review of generic quality-of-life instruments. PharmacoEconomics [Internet]. 2000 Jan [cited 2012 Dec 4];17(1):13–35. Available from: http://www.ncbi.nlm.nih.gov/pubmed/10747763</w:t>
      </w:r>
    </w:p>
    <w:p w:rsidR="0038052F" w:rsidRPr="0038052F" w:rsidRDefault="0038052F" w:rsidP="00047821">
      <w:pPr>
        <w:pStyle w:val="NormalWeb"/>
        <w:spacing w:line="480" w:lineRule="auto"/>
        <w:ind w:left="640" w:hanging="640"/>
        <w:divId w:val="165443894"/>
        <w:rPr>
          <w:rFonts w:ascii="Calibri" w:hAnsi="Calibri"/>
          <w:noProof/>
          <w:sz w:val="22"/>
        </w:rPr>
      </w:pPr>
      <w:r w:rsidRPr="0038052F">
        <w:rPr>
          <w:rFonts w:ascii="Calibri" w:hAnsi="Calibri"/>
          <w:noProof/>
          <w:sz w:val="22"/>
        </w:rPr>
        <w:t xml:space="preserve">6. </w:t>
      </w:r>
      <w:r w:rsidRPr="0038052F">
        <w:rPr>
          <w:rFonts w:ascii="Calibri" w:hAnsi="Calibri"/>
          <w:noProof/>
          <w:sz w:val="22"/>
        </w:rPr>
        <w:tab/>
        <w:t xml:space="preserve">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 </w:t>
      </w:r>
    </w:p>
    <w:p w:rsidR="00485010" w:rsidRPr="00485010" w:rsidRDefault="000E7974" w:rsidP="00047821">
      <w:pPr>
        <w:pStyle w:val="NormalWeb"/>
        <w:spacing w:line="480" w:lineRule="auto"/>
        <w:ind w:left="640" w:hanging="640"/>
        <w:divId w:val="1364210312"/>
      </w:pPr>
      <w:r>
        <w:fldChar w:fldCharType="end"/>
      </w:r>
    </w:p>
    <w:sectPr w:rsidR="00485010" w:rsidRPr="00485010" w:rsidSect="00047821">
      <w:pgSz w:w="11906" w:h="16838"/>
      <w:pgMar w:top="1440" w:right="1440" w:bottom="1440" w:left="1440" w:header="708" w:footer="708" w:gutter="0"/>
      <w:lnNumType w:countBy="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5C2A" w:rsidRDefault="00A85C2A" w:rsidP="00751271">
      <w:pPr>
        <w:spacing w:after="0" w:line="240" w:lineRule="auto"/>
      </w:pPr>
      <w:r>
        <w:separator/>
      </w:r>
    </w:p>
  </w:endnote>
  <w:endnote w:type="continuationSeparator" w:id="0">
    <w:p w:rsidR="00A85C2A" w:rsidRDefault="00A85C2A"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65534818"/>
      <w:docPartObj>
        <w:docPartGallery w:val="Page Numbers (Bottom of Page)"/>
        <w:docPartUnique/>
      </w:docPartObj>
    </w:sdtPr>
    <w:sdtContent>
      <w:p w:rsidR="00F2589E" w:rsidRDefault="00F2589E">
        <w:pPr>
          <w:pStyle w:val="Footer"/>
          <w:jc w:val="center"/>
        </w:pPr>
        <w:r>
          <w:fldChar w:fldCharType="begin"/>
        </w:r>
        <w:r>
          <w:instrText xml:space="preserve"> PAGE   \* MERGEFORMAT </w:instrText>
        </w:r>
        <w:r>
          <w:fldChar w:fldCharType="separate"/>
        </w:r>
        <w:r w:rsidR="00D210AA">
          <w:rPr>
            <w:noProof/>
          </w:rPr>
          <w:t>16</w:t>
        </w:r>
        <w:r>
          <w:rPr>
            <w:noProof/>
          </w:rPr>
          <w:fldChar w:fldCharType="end"/>
        </w:r>
      </w:p>
    </w:sdtContent>
  </w:sdt>
  <w:p w:rsidR="00F2589E" w:rsidRDefault="00F258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5C2A" w:rsidRDefault="00A85C2A" w:rsidP="00751271">
      <w:pPr>
        <w:spacing w:after="0" w:line="240" w:lineRule="auto"/>
      </w:pPr>
      <w:r>
        <w:separator/>
      </w:r>
    </w:p>
  </w:footnote>
  <w:footnote w:type="continuationSeparator" w:id="0">
    <w:p w:rsidR="00A85C2A" w:rsidRDefault="00A85C2A"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8545265"/>
    <w:multiLevelType w:val="hybridMultilevel"/>
    <w:tmpl w:val="4AA63612"/>
    <w:lvl w:ilvl="0" w:tplc="F94EA72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7">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num>
  <w:num w:numId="7">
    <w:abstractNumId w:val="8"/>
  </w:num>
  <w:num w:numId="8">
    <w:abstractNumId w:val="3"/>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430AB7"/>
    <w:rsid w:val="0000364E"/>
    <w:rsid w:val="000071B0"/>
    <w:rsid w:val="00011837"/>
    <w:rsid w:val="00017FFA"/>
    <w:rsid w:val="00022242"/>
    <w:rsid w:val="00024205"/>
    <w:rsid w:val="00025316"/>
    <w:rsid w:val="00027CAE"/>
    <w:rsid w:val="000444A0"/>
    <w:rsid w:val="00047821"/>
    <w:rsid w:val="00056F93"/>
    <w:rsid w:val="00072341"/>
    <w:rsid w:val="0007717F"/>
    <w:rsid w:val="000776A7"/>
    <w:rsid w:val="00084D3F"/>
    <w:rsid w:val="00086EF3"/>
    <w:rsid w:val="00091BB9"/>
    <w:rsid w:val="000A6FF5"/>
    <w:rsid w:val="000B14B7"/>
    <w:rsid w:val="000B5D3F"/>
    <w:rsid w:val="000C21A2"/>
    <w:rsid w:val="000E2BD3"/>
    <w:rsid w:val="000E7974"/>
    <w:rsid w:val="00100A52"/>
    <w:rsid w:val="001021E8"/>
    <w:rsid w:val="00103ED7"/>
    <w:rsid w:val="0012061B"/>
    <w:rsid w:val="00126979"/>
    <w:rsid w:val="00131603"/>
    <w:rsid w:val="00131B0D"/>
    <w:rsid w:val="001424BF"/>
    <w:rsid w:val="001463F3"/>
    <w:rsid w:val="001517EA"/>
    <w:rsid w:val="00165045"/>
    <w:rsid w:val="00165E76"/>
    <w:rsid w:val="00170F06"/>
    <w:rsid w:val="00175781"/>
    <w:rsid w:val="00181285"/>
    <w:rsid w:val="0018273B"/>
    <w:rsid w:val="0018746E"/>
    <w:rsid w:val="001901D2"/>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B4FC1"/>
    <w:rsid w:val="002C422F"/>
    <w:rsid w:val="002C4675"/>
    <w:rsid w:val="002F55D5"/>
    <w:rsid w:val="0030364B"/>
    <w:rsid w:val="0031366F"/>
    <w:rsid w:val="00331FE1"/>
    <w:rsid w:val="00341956"/>
    <w:rsid w:val="00341F80"/>
    <w:rsid w:val="00345DD5"/>
    <w:rsid w:val="00355F07"/>
    <w:rsid w:val="003620BF"/>
    <w:rsid w:val="00364E77"/>
    <w:rsid w:val="00366994"/>
    <w:rsid w:val="00366FEC"/>
    <w:rsid w:val="0038052F"/>
    <w:rsid w:val="00381017"/>
    <w:rsid w:val="003A01DA"/>
    <w:rsid w:val="003A0530"/>
    <w:rsid w:val="003A14BB"/>
    <w:rsid w:val="003B2A39"/>
    <w:rsid w:val="003B460E"/>
    <w:rsid w:val="003B7023"/>
    <w:rsid w:val="003C0A89"/>
    <w:rsid w:val="003C2637"/>
    <w:rsid w:val="003D2C1B"/>
    <w:rsid w:val="003D49B8"/>
    <w:rsid w:val="003E132B"/>
    <w:rsid w:val="003E3177"/>
    <w:rsid w:val="003E4861"/>
    <w:rsid w:val="00405C79"/>
    <w:rsid w:val="00406EF0"/>
    <w:rsid w:val="004155F1"/>
    <w:rsid w:val="00424EBC"/>
    <w:rsid w:val="00430AB7"/>
    <w:rsid w:val="00432E45"/>
    <w:rsid w:val="004634E1"/>
    <w:rsid w:val="00464BEF"/>
    <w:rsid w:val="00485010"/>
    <w:rsid w:val="0048769E"/>
    <w:rsid w:val="00492116"/>
    <w:rsid w:val="004A314A"/>
    <w:rsid w:val="004B25EB"/>
    <w:rsid w:val="004B2A9B"/>
    <w:rsid w:val="004D6DDF"/>
    <w:rsid w:val="004E593F"/>
    <w:rsid w:val="004E5985"/>
    <w:rsid w:val="00501F16"/>
    <w:rsid w:val="00513D80"/>
    <w:rsid w:val="005235E2"/>
    <w:rsid w:val="00524D9D"/>
    <w:rsid w:val="0055628C"/>
    <w:rsid w:val="00567B8E"/>
    <w:rsid w:val="005703A1"/>
    <w:rsid w:val="00573178"/>
    <w:rsid w:val="00573694"/>
    <w:rsid w:val="0058112C"/>
    <w:rsid w:val="00586CF3"/>
    <w:rsid w:val="00587A6D"/>
    <w:rsid w:val="005C4B18"/>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0C4F"/>
    <w:rsid w:val="006A31BA"/>
    <w:rsid w:val="006A5E2C"/>
    <w:rsid w:val="006B236F"/>
    <w:rsid w:val="006B36D8"/>
    <w:rsid w:val="006C78E2"/>
    <w:rsid w:val="006D2EBC"/>
    <w:rsid w:val="006D66D2"/>
    <w:rsid w:val="006E6329"/>
    <w:rsid w:val="006F0B1D"/>
    <w:rsid w:val="007078FF"/>
    <w:rsid w:val="00707C32"/>
    <w:rsid w:val="0071048C"/>
    <w:rsid w:val="00717F8D"/>
    <w:rsid w:val="007260F2"/>
    <w:rsid w:val="00751271"/>
    <w:rsid w:val="00762D85"/>
    <w:rsid w:val="007631B1"/>
    <w:rsid w:val="00775489"/>
    <w:rsid w:val="007816E3"/>
    <w:rsid w:val="007A51D0"/>
    <w:rsid w:val="007B482F"/>
    <w:rsid w:val="007C54F7"/>
    <w:rsid w:val="007D2A85"/>
    <w:rsid w:val="007F7436"/>
    <w:rsid w:val="008003F4"/>
    <w:rsid w:val="0082301F"/>
    <w:rsid w:val="008558AC"/>
    <w:rsid w:val="00857C70"/>
    <w:rsid w:val="00861CBB"/>
    <w:rsid w:val="0086407B"/>
    <w:rsid w:val="0086671E"/>
    <w:rsid w:val="00872FF4"/>
    <w:rsid w:val="00875907"/>
    <w:rsid w:val="008C20E7"/>
    <w:rsid w:val="008C446F"/>
    <w:rsid w:val="008C61B5"/>
    <w:rsid w:val="008C6FB9"/>
    <w:rsid w:val="008C7323"/>
    <w:rsid w:val="008D073C"/>
    <w:rsid w:val="008D31FB"/>
    <w:rsid w:val="008E0F30"/>
    <w:rsid w:val="008E1115"/>
    <w:rsid w:val="008E5FD4"/>
    <w:rsid w:val="008E6EBD"/>
    <w:rsid w:val="008F57EA"/>
    <w:rsid w:val="008F7A5A"/>
    <w:rsid w:val="00900EF8"/>
    <w:rsid w:val="0090309D"/>
    <w:rsid w:val="009041DA"/>
    <w:rsid w:val="009143A3"/>
    <w:rsid w:val="0091764E"/>
    <w:rsid w:val="00920074"/>
    <w:rsid w:val="00920908"/>
    <w:rsid w:val="0093632F"/>
    <w:rsid w:val="009579A4"/>
    <w:rsid w:val="00975116"/>
    <w:rsid w:val="009858AC"/>
    <w:rsid w:val="009A27CB"/>
    <w:rsid w:val="009A4F6E"/>
    <w:rsid w:val="009B5207"/>
    <w:rsid w:val="009B762A"/>
    <w:rsid w:val="009D2079"/>
    <w:rsid w:val="009D4C8F"/>
    <w:rsid w:val="009D6F8F"/>
    <w:rsid w:val="009E2AE4"/>
    <w:rsid w:val="009F309A"/>
    <w:rsid w:val="00A05CE5"/>
    <w:rsid w:val="00A2097A"/>
    <w:rsid w:val="00A2397C"/>
    <w:rsid w:val="00A32813"/>
    <w:rsid w:val="00A34793"/>
    <w:rsid w:val="00A53CD0"/>
    <w:rsid w:val="00A65CD0"/>
    <w:rsid w:val="00A7702F"/>
    <w:rsid w:val="00A85C2A"/>
    <w:rsid w:val="00A86571"/>
    <w:rsid w:val="00A90C1A"/>
    <w:rsid w:val="00AA771D"/>
    <w:rsid w:val="00AB0860"/>
    <w:rsid w:val="00AB754C"/>
    <w:rsid w:val="00AC3BF9"/>
    <w:rsid w:val="00AD113C"/>
    <w:rsid w:val="00AE2C7F"/>
    <w:rsid w:val="00AF419D"/>
    <w:rsid w:val="00B1103F"/>
    <w:rsid w:val="00B1466A"/>
    <w:rsid w:val="00B27776"/>
    <w:rsid w:val="00B3216C"/>
    <w:rsid w:val="00B35C1F"/>
    <w:rsid w:val="00B45270"/>
    <w:rsid w:val="00B50085"/>
    <w:rsid w:val="00B67B4C"/>
    <w:rsid w:val="00B714CC"/>
    <w:rsid w:val="00B724C3"/>
    <w:rsid w:val="00B73EB8"/>
    <w:rsid w:val="00B74806"/>
    <w:rsid w:val="00BA157D"/>
    <w:rsid w:val="00BB5414"/>
    <w:rsid w:val="00BB6DAB"/>
    <w:rsid w:val="00BC3549"/>
    <w:rsid w:val="00BD4E41"/>
    <w:rsid w:val="00BE3F5D"/>
    <w:rsid w:val="00BE5084"/>
    <w:rsid w:val="00BE5A50"/>
    <w:rsid w:val="00BE5DFF"/>
    <w:rsid w:val="00BE663B"/>
    <w:rsid w:val="00C279D1"/>
    <w:rsid w:val="00C3479E"/>
    <w:rsid w:val="00C44D3B"/>
    <w:rsid w:val="00C51E4E"/>
    <w:rsid w:val="00C52573"/>
    <w:rsid w:val="00C61C03"/>
    <w:rsid w:val="00C62DE5"/>
    <w:rsid w:val="00C77F67"/>
    <w:rsid w:val="00C80149"/>
    <w:rsid w:val="00C81A35"/>
    <w:rsid w:val="00C82897"/>
    <w:rsid w:val="00C86CD6"/>
    <w:rsid w:val="00C870A5"/>
    <w:rsid w:val="00C9346B"/>
    <w:rsid w:val="00CD5F76"/>
    <w:rsid w:val="00CD6B12"/>
    <w:rsid w:val="00CF35A2"/>
    <w:rsid w:val="00CF5DBC"/>
    <w:rsid w:val="00D16FF3"/>
    <w:rsid w:val="00D210AA"/>
    <w:rsid w:val="00D273DF"/>
    <w:rsid w:val="00D36589"/>
    <w:rsid w:val="00D456D2"/>
    <w:rsid w:val="00D758FB"/>
    <w:rsid w:val="00D80909"/>
    <w:rsid w:val="00D84401"/>
    <w:rsid w:val="00D918BD"/>
    <w:rsid w:val="00DA1E02"/>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1B3F"/>
    <w:rsid w:val="00E36AFD"/>
    <w:rsid w:val="00E546A3"/>
    <w:rsid w:val="00E70A72"/>
    <w:rsid w:val="00E71475"/>
    <w:rsid w:val="00E76B44"/>
    <w:rsid w:val="00E821E3"/>
    <w:rsid w:val="00E95D58"/>
    <w:rsid w:val="00EA7B68"/>
    <w:rsid w:val="00EC0C0F"/>
    <w:rsid w:val="00ED107D"/>
    <w:rsid w:val="00EE62A8"/>
    <w:rsid w:val="00EF2C9A"/>
    <w:rsid w:val="00EF6A5A"/>
    <w:rsid w:val="00F10E64"/>
    <w:rsid w:val="00F2589E"/>
    <w:rsid w:val="00F26302"/>
    <w:rsid w:val="00F401A7"/>
    <w:rsid w:val="00F446BF"/>
    <w:rsid w:val="00F473F3"/>
    <w:rsid w:val="00F552DF"/>
    <w:rsid w:val="00F61C10"/>
    <w:rsid w:val="00F7190D"/>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E2AE4"/>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210AA"/>
    <w:pPr>
      <w:keepNext/>
      <w:keepLines/>
      <w:spacing w:before="200" w:after="0" w:line="480" w:lineRule="auto"/>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210A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 w:type="character" w:styleId="LineNumber">
    <w:name w:val="line number"/>
    <w:basedOn w:val="DefaultParagraphFont"/>
    <w:uiPriority w:val="99"/>
    <w:semiHidden/>
    <w:unhideWhenUsed/>
    <w:rsid w:val="0004782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447743307">
      <w:bodyDiv w:val="1"/>
      <w:marLeft w:val="0"/>
      <w:marRight w:val="0"/>
      <w:marTop w:val="0"/>
      <w:marBottom w:val="0"/>
      <w:divBdr>
        <w:top w:val="none" w:sz="0" w:space="0" w:color="auto"/>
        <w:left w:val="none" w:sz="0" w:space="0" w:color="auto"/>
        <w:bottom w:val="none" w:sz="0" w:space="0" w:color="auto"/>
        <w:right w:val="none" w:sz="0" w:space="0" w:color="auto"/>
      </w:divBdr>
      <w:divsChild>
        <w:div w:id="788282282">
          <w:marLeft w:val="0"/>
          <w:marRight w:val="0"/>
          <w:marTop w:val="0"/>
          <w:marBottom w:val="0"/>
          <w:divBdr>
            <w:top w:val="none" w:sz="0" w:space="0" w:color="auto"/>
            <w:left w:val="none" w:sz="0" w:space="0" w:color="auto"/>
            <w:bottom w:val="none" w:sz="0" w:space="0" w:color="auto"/>
            <w:right w:val="none" w:sz="0" w:space="0" w:color="auto"/>
          </w:divBdr>
          <w:divsChild>
            <w:div w:id="1250384059">
              <w:marLeft w:val="0"/>
              <w:marRight w:val="0"/>
              <w:marTop w:val="0"/>
              <w:marBottom w:val="0"/>
              <w:divBdr>
                <w:top w:val="none" w:sz="0" w:space="0" w:color="auto"/>
                <w:left w:val="none" w:sz="0" w:space="0" w:color="auto"/>
                <w:bottom w:val="none" w:sz="0" w:space="0" w:color="auto"/>
                <w:right w:val="none" w:sz="0" w:space="0" w:color="auto"/>
              </w:divBdr>
              <w:divsChild>
                <w:div w:id="1700546182">
                  <w:marLeft w:val="0"/>
                  <w:marRight w:val="0"/>
                  <w:marTop w:val="0"/>
                  <w:marBottom w:val="0"/>
                  <w:divBdr>
                    <w:top w:val="none" w:sz="0" w:space="0" w:color="auto"/>
                    <w:left w:val="none" w:sz="0" w:space="0" w:color="auto"/>
                    <w:bottom w:val="none" w:sz="0" w:space="0" w:color="auto"/>
                    <w:right w:val="none" w:sz="0" w:space="0" w:color="auto"/>
                  </w:divBdr>
                  <w:divsChild>
                    <w:div w:id="16783147">
                      <w:marLeft w:val="0"/>
                      <w:marRight w:val="0"/>
                      <w:marTop w:val="0"/>
                      <w:marBottom w:val="0"/>
                      <w:divBdr>
                        <w:top w:val="none" w:sz="0" w:space="0" w:color="auto"/>
                        <w:left w:val="none" w:sz="0" w:space="0" w:color="auto"/>
                        <w:bottom w:val="none" w:sz="0" w:space="0" w:color="auto"/>
                        <w:right w:val="none" w:sz="0" w:space="0" w:color="auto"/>
                      </w:divBdr>
                      <w:divsChild>
                        <w:div w:id="1364210312">
                          <w:marLeft w:val="0"/>
                          <w:marRight w:val="0"/>
                          <w:marTop w:val="0"/>
                          <w:marBottom w:val="0"/>
                          <w:divBdr>
                            <w:top w:val="none" w:sz="0" w:space="0" w:color="auto"/>
                            <w:left w:val="none" w:sz="0" w:space="0" w:color="auto"/>
                            <w:bottom w:val="none" w:sz="0" w:space="0" w:color="auto"/>
                            <w:right w:val="none" w:sz="0" w:space="0" w:color="auto"/>
                          </w:divBdr>
                          <w:divsChild>
                            <w:div w:id="1654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B2B52A-3003-4EC8-9D42-B932B081E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31</Pages>
  <Words>7825</Words>
  <Characters>4460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52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0</cp:revision>
  <dcterms:created xsi:type="dcterms:W3CDTF">2012-12-02T16:20:00Z</dcterms:created>
  <dcterms:modified xsi:type="dcterms:W3CDTF">2013-01-24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j</vt:lpwstr>
  </property>
  <property fmtid="{D5CDD505-2E9C-101B-9397-08002B2CF9AE}" pid="12" name="Mendeley Recent Style Name 3_1">
    <vt:lpwstr>BMJ</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